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tbl>
      <w:tblPr>
        <w:tblW w:w="0" w:type="auto"/>
        <w:tblLayout w:type="fixed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790"/>
        <w:gridCol w:w="2610"/>
        <w:gridCol w:w="1800"/>
        <w:gridCol w:w="1710"/>
        <w:gridCol w:w="1430"/>
      </w:tblGrid>
      <w:tr w:rsidR="00BC02D0" w:rsidRPr="003573FB" w14:paraId="1CC7EB46" w14:textId="77777777" w:rsidTr="00BE6FF3">
        <w:trPr>
          <w:trHeight w:val="337"/>
        </w:trPr>
        <w:tc>
          <w:tcPr>
            <w:tcW w:w="9340" w:type="dxa"/>
            <w:gridSpan w:val="5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10AB7583" w14:textId="77777777" w:rsidR="00BC02D0" w:rsidRPr="003573FB" w:rsidRDefault="00BC02D0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  <w:b/>
                <w:bCs/>
                <w:color w:val="000000"/>
              </w:rPr>
              <w:t>Key Resources Table</w:t>
            </w:r>
          </w:p>
        </w:tc>
      </w:tr>
      <w:tr w:rsidR="00BC02D0" w:rsidRPr="003573FB" w14:paraId="1A509583" w14:textId="77777777" w:rsidTr="004E6C12">
        <w:trPr>
          <w:trHeight w:val="745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3C999740" w14:textId="77777777" w:rsidR="00BC02D0" w:rsidRPr="003573FB" w:rsidRDefault="00BC02D0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  <w:b/>
                <w:bCs/>
                <w:color w:val="000000"/>
              </w:rPr>
              <w:t>Reagent type (species) or resource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6B4C3C47" w14:textId="77777777" w:rsidR="00BC02D0" w:rsidRPr="003573FB" w:rsidRDefault="00BC02D0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  <w:b/>
                <w:bCs/>
                <w:color w:val="000000"/>
              </w:rPr>
              <w:t>Designation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66B15B50" w14:textId="77777777" w:rsidR="00BC02D0" w:rsidRPr="003573FB" w:rsidRDefault="00BC02D0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  <w:b/>
                <w:bCs/>
                <w:color w:val="000000"/>
              </w:rPr>
              <w:t>Source or reference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3D08FF14" w14:textId="77777777" w:rsidR="00BC02D0" w:rsidRPr="003573FB" w:rsidRDefault="00BC02D0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  <w:b/>
                <w:bCs/>
                <w:color w:val="000000"/>
              </w:rPr>
              <w:t>Identifiers</w:t>
            </w: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14:paraId="1D2E7524" w14:textId="77777777" w:rsidR="00BC02D0" w:rsidRPr="003573FB" w:rsidRDefault="00BC02D0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  <w:b/>
                <w:bCs/>
                <w:color w:val="000000"/>
              </w:rPr>
              <w:t>Additional information</w:t>
            </w:r>
          </w:p>
        </w:tc>
      </w:tr>
      <w:tr w:rsidR="00BC02D0" w:rsidRPr="003573FB" w14:paraId="32DADEC6" w14:textId="77777777" w:rsidTr="004E6C12">
        <w:trPr>
          <w:trHeight w:val="50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084753E" w14:textId="122F693A" w:rsidR="00BC02D0" w:rsidRPr="003573FB" w:rsidRDefault="00BC02D0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  <w:b/>
                <w:bCs/>
              </w:rPr>
            </w:pPr>
            <w:r w:rsidRPr="003573FB">
              <w:rPr>
                <w:rFonts w:ascii="Arial" w:hAnsi="Arial" w:cs="Arial"/>
                <w:b/>
                <w:bCs/>
              </w:rPr>
              <w:t>Antibody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4929D46" w14:textId="334FCA6D" w:rsidR="00BC02D0" w:rsidRPr="003573FB" w:rsidRDefault="00BC02D0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eastAsia="Times New Roman" w:hAnsi="Arial" w:cs="Arial"/>
                <w:color w:val="000000"/>
              </w:rPr>
              <w:t>Rabbit monoclonal anti-HA-Tag (C29F4)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7A8406C" w14:textId="1DA0E8A7" w:rsidR="00BC02D0" w:rsidRPr="003573FB" w:rsidRDefault="00BC02D0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eastAsia="Times New Roman" w:hAnsi="Arial" w:cs="Arial"/>
                <w:color w:val="000000"/>
              </w:rPr>
              <w:t xml:space="preserve">Cell </w:t>
            </w:r>
            <w:proofErr w:type="spellStart"/>
            <w:r w:rsidRPr="003573FB">
              <w:rPr>
                <w:rFonts w:ascii="Arial" w:eastAsia="Times New Roman" w:hAnsi="Arial" w:cs="Arial"/>
                <w:color w:val="000000"/>
              </w:rPr>
              <w:t>Signaling</w:t>
            </w:r>
            <w:proofErr w:type="spellEnd"/>
            <w:r w:rsidRPr="003573FB">
              <w:rPr>
                <w:rFonts w:ascii="Arial" w:eastAsia="Times New Roman" w:hAnsi="Arial" w:cs="Arial"/>
                <w:color w:val="000000"/>
              </w:rPr>
              <w:t xml:space="preserve"> Technology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8D4992A" w14:textId="77777777" w:rsidR="00BC02D0" w:rsidRDefault="00BC02D0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eastAsia="Times New Roman" w:hAnsi="Arial" w:cs="Arial"/>
                <w:color w:val="000000"/>
              </w:rPr>
            </w:pPr>
            <w:r w:rsidRPr="003573FB">
              <w:rPr>
                <w:rFonts w:ascii="Arial" w:eastAsia="Times New Roman" w:hAnsi="Arial" w:cs="Arial"/>
                <w:color w:val="000000"/>
              </w:rPr>
              <w:t>Cat# 3724</w:t>
            </w:r>
          </w:p>
          <w:p w14:paraId="6CBC5FB3" w14:textId="3E11B246" w:rsidR="004E6C12" w:rsidRPr="003573FB" w:rsidRDefault="004E6C12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proofErr w:type="gramStart"/>
            <w:r w:rsidRPr="004E6C12">
              <w:rPr>
                <w:rFonts w:ascii="Arial" w:hAnsi="Arial" w:cs="Arial"/>
              </w:rPr>
              <w:t>RRID:AB</w:t>
            </w:r>
            <w:proofErr w:type="gramEnd"/>
            <w:r w:rsidRPr="004E6C12">
              <w:rPr>
                <w:rFonts w:ascii="Arial" w:hAnsi="Arial" w:cs="Arial"/>
              </w:rPr>
              <w:t>_1549585</w:t>
            </w: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1B04885" w14:textId="61273E00" w:rsidR="00BC02D0" w:rsidRPr="003573FB" w:rsidRDefault="00BC02D0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BC02D0" w:rsidRPr="003573FB" w14:paraId="204ED852" w14:textId="77777777" w:rsidTr="004E6C12">
        <w:trPr>
          <w:trHeight w:val="78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1A11E36" w14:textId="18C17984" w:rsidR="00BC02D0" w:rsidRPr="003573FB" w:rsidRDefault="00BC02D0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  <w:b/>
                <w:bCs/>
              </w:rPr>
            </w:pPr>
            <w:r w:rsidRPr="003573FB">
              <w:rPr>
                <w:rFonts w:ascii="Arial" w:hAnsi="Arial" w:cs="Arial"/>
                <w:b/>
                <w:bCs/>
              </w:rPr>
              <w:t>Antibody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D10ADA5" w14:textId="3948C85F" w:rsidR="00BC02D0" w:rsidRPr="003573FB" w:rsidRDefault="00BC02D0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eastAsia="Times New Roman" w:hAnsi="Arial" w:cs="Arial"/>
                <w:color w:val="000000"/>
              </w:rPr>
              <w:t>Rabbit monoclonal anti-GFP (D5.1)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3E27D57" w14:textId="383BB476" w:rsidR="00BC02D0" w:rsidRPr="003573FB" w:rsidRDefault="00BC02D0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eastAsia="Times New Roman" w:hAnsi="Arial" w:cs="Arial"/>
                <w:color w:val="000000"/>
              </w:rPr>
              <w:t xml:space="preserve">Cell </w:t>
            </w:r>
            <w:proofErr w:type="spellStart"/>
            <w:r w:rsidRPr="003573FB">
              <w:rPr>
                <w:rFonts w:ascii="Arial" w:eastAsia="Times New Roman" w:hAnsi="Arial" w:cs="Arial"/>
                <w:color w:val="000000"/>
              </w:rPr>
              <w:t>Signaling</w:t>
            </w:r>
            <w:proofErr w:type="spellEnd"/>
            <w:r w:rsidRPr="003573FB">
              <w:rPr>
                <w:rFonts w:ascii="Arial" w:eastAsia="Times New Roman" w:hAnsi="Arial" w:cs="Arial"/>
                <w:color w:val="000000"/>
              </w:rPr>
              <w:t xml:space="preserve"> Technology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E4AF4B8" w14:textId="77777777" w:rsidR="00BC02D0" w:rsidRDefault="00BC02D0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eastAsia="Times New Roman" w:hAnsi="Arial" w:cs="Arial"/>
                <w:color w:val="000000"/>
              </w:rPr>
            </w:pPr>
            <w:r w:rsidRPr="003573FB">
              <w:rPr>
                <w:rFonts w:ascii="Arial" w:eastAsia="Times New Roman" w:hAnsi="Arial" w:cs="Arial"/>
                <w:color w:val="000000"/>
              </w:rPr>
              <w:t>Cat# 2956S</w:t>
            </w:r>
          </w:p>
          <w:p w14:paraId="12EF49C0" w14:textId="6FEADF99" w:rsidR="004E6C12" w:rsidRPr="003573FB" w:rsidRDefault="004E6C12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proofErr w:type="gramStart"/>
            <w:r w:rsidRPr="004E6C12">
              <w:rPr>
                <w:rFonts w:ascii="Arial" w:hAnsi="Arial" w:cs="Arial"/>
              </w:rPr>
              <w:t>RRID:AB</w:t>
            </w:r>
            <w:proofErr w:type="gramEnd"/>
            <w:r w:rsidRPr="004E6C12">
              <w:rPr>
                <w:rFonts w:ascii="Arial" w:hAnsi="Arial" w:cs="Arial"/>
              </w:rPr>
              <w:t>_1196615</w:t>
            </w: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0ED07BF" w14:textId="1514D5A4" w:rsidR="00BC02D0" w:rsidRPr="003573FB" w:rsidRDefault="00BC02D0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BC02D0" w:rsidRPr="003573FB" w14:paraId="75E9A597" w14:textId="77777777" w:rsidTr="004E6C12">
        <w:trPr>
          <w:trHeight w:val="78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BCD8288" w14:textId="7FC2A0F9" w:rsidR="00BC02D0" w:rsidRPr="003573FB" w:rsidRDefault="00BC02D0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  <w:b/>
                <w:bCs/>
              </w:rPr>
            </w:pPr>
            <w:r w:rsidRPr="003573FB">
              <w:rPr>
                <w:rFonts w:ascii="Arial" w:hAnsi="Arial" w:cs="Arial"/>
                <w:b/>
                <w:bCs/>
              </w:rPr>
              <w:t>Antibody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61557FC" w14:textId="031CD9F9" w:rsidR="00BC02D0" w:rsidRPr="003573FB" w:rsidRDefault="00BC02D0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eastAsia="Times New Roman" w:hAnsi="Arial" w:cs="Arial"/>
                <w:color w:val="000000"/>
              </w:rPr>
              <w:t>Mouse monoclonal anti-vinculin (H-10)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BDD460F" w14:textId="04E2E899" w:rsidR="00BC02D0" w:rsidRPr="003573FB" w:rsidRDefault="00BC02D0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eastAsia="Times New Roman" w:hAnsi="Arial" w:cs="Arial"/>
                <w:color w:val="000000"/>
              </w:rPr>
              <w:t>Santa Cruz Biotechnology</w:t>
            </w:r>
            <w:r w:rsidRPr="003573FB">
              <w:rPr>
                <w:rStyle w:val="apple-converted-space"/>
                <w:rFonts w:ascii="Arial" w:eastAsia="Times New Roman" w:hAnsi="Arial" w:cs="Arial"/>
                <w:color w:val="000000"/>
              </w:rPr>
              <w:t> 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A1E3B21" w14:textId="77777777" w:rsidR="00BC02D0" w:rsidRDefault="00BC02D0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eastAsia="Times New Roman" w:hAnsi="Arial" w:cs="Arial"/>
                <w:color w:val="000000"/>
              </w:rPr>
            </w:pPr>
            <w:r w:rsidRPr="003573FB">
              <w:rPr>
                <w:rFonts w:ascii="Arial" w:eastAsia="Times New Roman" w:hAnsi="Arial" w:cs="Arial"/>
                <w:color w:val="000000"/>
              </w:rPr>
              <w:t>Cat# sc-25336</w:t>
            </w:r>
          </w:p>
          <w:p w14:paraId="52D597FF" w14:textId="2CE15F3B" w:rsidR="004E6C12" w:rsidRPr="003573FB" w:rsidRDefault="004E6C12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proofErr w:type="gramStart"/>
            <w:r w:rsidRPr="004E6C12">
              <w:rPr>
                <w:rFonts w:ascii="Arial" w:hAnsi="Arial" w:cs="Arial"/>
              </w:rPr>
              <w:t>RRID:AB</w:t>
            </w:r>
            <w:proofErr w:type="gramEnd"/>
            <w:r w:rsidRPr="004E6C12">
              <w:rPr>
                <w:rFonts w:ascii="Arial" w:hAnsi="Arial" w:cs="Arial"/>
              </w:rPr>
              <w:t>_628438</w:t>
            </w: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734F6B7" w14:textId="53484943" w:rsidR="00BC02D0" w:rsidRPr="003573FB" w:rsidRDefault="00BC02D0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BC02D0" w:rsidRPr="003573FB" w14:paraId="4B4F2207" w14:textId="77777777" w:rsidTr="004E6C12">
        <w:trPr>
          <w:trHeight w:val="50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F828D44" w14:textId="50E15BBC" w:rsidR="00BC02D0" w:rsidRPr="003573FB" w:rsidRDefault="00BC02D0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  <w:b/>
                <w:bCs/>
              </w:rPr>
            </w:pPr>
            <w:r w:rsidRPr="003573FB">
              <w:rPr>
                <w:rFonts w:ascii="Arial" w:hAnsi="Arial" w:cs="Arial"/>
                <w:b/>
                <w:bCs/>
              </w:rPr>
              <w:t>Antibody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E722378" w14:textId="32E6DDAB" w:rsidR="00BC02D0" w:rsidRPr="003573FB" w:rsidRDefault="00BC02D0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eastAsia="Times New Roman" w:hAnsi="Arial" w:cs="Arial"/>
                <w:color w:val="000000"/>
              </w:rPr>
              <w:t>Rabbit monoclonal anti-β-Actin (D6A8)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BC7B485" w14:textId="5DD2C6F8" w:rsidR="00BC02D0" w:rsidRPr="003573FB" w:rsidRDefault="00BC02D0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eastAsia="Times New Roman" w:hAnsi="Arial" w:cs="Arial"/>
                <w:color w:val="000000"/>
              </w:rPr>
              <w:t xml:space="preserve">Cell </w:t>
            </w:r>
            <w:proofErr w:type="spellStart"/>
            <w:r w:rsidRPr="003573FB">
              <w:rPr>
                <w:rFonts w:ascii="Arial" w:eastAsia="Times New Roman" w:hAnsi="Arial" w:cs="Arial"/>
                <w:color w:val="000000"/>
              </w:rPr>
              <w:t>Signaling</w:t>
            </w:r>
            <w:proofErr w:type="spellEnd"/>
            <w:r w:rsidRPr="003573FB">
              <w:rPr>
                <w:rFonts w:ascii="Arial" w:eastAsia="Times New Roman" w:hAnsi="Arial" w:cs="Arial"/>
                <w:color w:val="000000"/>
              </w:rPr>
              <w:t xml:space="preserve"> Technology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34DC026" w14:textId="77777777" w:rsidR="00BC02D0" w:rsidRDefault="00BC02D0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eastAsia="Times New Roman" w:hAnsi="Arial" w:cs="Arial"/>
                <w:color w:val="000000"/>
              </w:rPr>
            </w:pPr>
            <w:r w:rsidRPr="003573FB">
              <w:rPr>
                <w:rFonts w:ascii="Arial" w:eastAsia="Times New Roman" w:hAnsi="Arial" w:cs="Arial"/>
                <w:color w:val="000000"/>
              </w:rPr>
              <w:t>Cat# 8457</w:t>
            </w:r>
          </w:p>
          <w:p w14:paraId="27652AF5" w14:textId="69A094A7" w:rsidR="004E6C12" w:rsidRPr="003573FB" w:rsidRDefault="004E6C12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proofErr w:type="gramStart"/>
            <w:r w:rsidRPr="004E6C12">
              <w:rPr>
                <w:rFonts w:ascii="Arial" w:hAnsi="Arial" w:cs="Arial"/>
              </w:rPr>
              <w:t>RRID:AB</w:t>
            </w:r>
            <w:proofErr w:type="gramEnd"/>
            <w:r w:rsidRPr="004E6C12">
              <w:rPr>
                <w:rFonts w:ascii="Arial" w:hAnsi="Arial" w:cs="Arial"/>
              </w:rPr>
              <w:t>_10950489</w:t>
            </w: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F2DCE45" w14:textId="16F9B80C" w:rsidR="00BC02D0" w:rsidRPr="003573FB" w:rsidRDefault="00BC02D0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BC02D0" w:rsidRPr="003573FB" w14:paraId="74B3999C" w14:textId="77777777" w:rsidTr="004E6C12">
        <w:trPr>
          <w:trHeight w:val="78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5D95537" w14:textId="569ACA46" w:rsidR="00BC02D0" w:rsidRPr="003573FB" w:rsidRDefault="00BC02D0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  <w:b/>
                <w:bCs/>
              </w:rPr>
            </w:pPr>
            <w:r w:rsidRPr="003573FB">
              <w:rPr>
                <w:rFonts w:ascii="Arial" w:hAnsi="Arial" w:cs="Arial"/>
                <w:b/>
                <w:bCs/>
              </w:rPr>
              <w:t>Antibody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DA6DD51" w14:textId="69805F22" w:rsidR="00BC02D0" w:rsidRPr="003573FB" w:rsidRDefault="00BC02D0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eastAsia="Times New Roman" w:hAnsi="Arial" w:cs="Arial"/>
                <w:color w:val="000000"/>
              </w:rPr>
              <w:t>Rabbit monoclonal anti-thiophosphate ester (TPE)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585716D" w14:textId="7CCE8D77" w:rsidR="00BC02D0" w:rsidRPr="003573FB" w:rsidRDefault="00BC02D0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eastAsia="Times New Roman" w:hAnsi="Arial" w:cs="Arial"/>
                <w:color w:val="000000"/>
              </w:rPr>
              <w:t>Abcam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955C176" w14:textId="77777777" w:rsidR="00BC02D0" w:rsidRDefault="00BC02D0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eastAsia="Times New Roman" w:hAnsi="Arial" w:cs="Arial"/>
                <w:color w:val="000000"/>
              </w:rPr>
            </w:pPr>
            <w:r w:rsidRPr="003573FB">
              <w:rPr>
                <w:rFonts w:ascii="Arial" w:eastAsia="Times New Roman" w:hAnsi="Arial" w:cs="Arial"/>
                <w:color w:val="000000"/>
              </w:rPr>
              <w:t>Cat# ab92570</w:t>
            </w:r>
          </w:p>
          <w:p w14:paraId="5B5D25F5" w14:textId="6D2DB889" w:rsidR="004E6C12" w:rsidRPr="003573FB" w:rsidRDefault="004E6C12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proofErr w:type="gramStart"/>
            <w:r w:rsidRPr="004E6C12">
              <w:rPr>
                <w:rFonts w:ascii="Arial" w:hAnsi="Arial" w:cs="Arial"/>
              </w:rPr>
              <w:t>RRID:AB</w:t>
            </w:r>
            <w:proofErr w:type="gramEnd"/>
            <w:r w:rsidRPr="004E6C12">
              <w:rPr>
                <w:rFonts w:ascii="Arial" w:hAnsi="Arial" w:cs="Arial"/>
              </w:rPr>
              <w:t>_10562142</w:t>
            </w: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F860D29" w14:textId="3B3DDED5" w:rsidR="00BC02D0" w:rsidRPr="003573FB" w:rsidRDefault="00BC02D0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BC02D0" w:rsidRPr="003573FB" w14:paraId="14BEFB84" w14:textId="77777777" w:rsidTr="004E6C12">
        <w:trPr>
          <w:trHeight w:val="78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918ECF6" w14:textId="669F184E" w:rsidR="00BC02D0" w:rsidRPr="003573FB" w:rsidRDefault="00BC02D0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  <w:b/>
                <w:bCs/>
              </w:rPr>
            </w:pPr>
            <w:r w:rsidRPr="003573FB">
              <w:rPr>
                <w:rFonts w:ascii="Arial" w:hAnsi="Arial" w:cs="Arial"/>
                <w:b/>
                <w:bCs/>
              </w:rPr>
              <w:t>Antibody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C475370" w14:textId="3620C212" w:rsidR="00BC02D0" w:rsidRPr="003573FB" w:rsidRDefault="00BC02D0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eastAsia="Times New Roman" w:hAnsi="Arial" w:cs="Arial"/>
                <w:color w:val="000000"/>
              </w:rPr>
              <w:t>Rabbit polyclonal anti-PPP2R1A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758C0C3" w14:textId="21C20EFF" w:rsidR="00BC02D0" w:rsidRPr="003573FB" w:rsidRDefault="00BC02D0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proofErr w:type="spellStart"/>
            <w:r w:rsidRPr="003573FB">
              <w:rPr>
                <w:rFonts w:ascii="Arial" w:eastAsia="Times New Roman" w:hAnsi="Arial" w:cs="Arial"/>
                <w:color w:val="000000"/>
              </w:rPr>
              <w:t>Bethyl</w:t>
            </w:r>
            <w:proofErr w:type="spellEnd"/>
            <w:r w:rsidRPr="003573FB">
              <w:rPr>
                <w:rFonts w:ascii="Arial" w:eastAsia="Times New Roman" w:hAnsi="Arial" w:cs="Arial"/>
                <w:color w:val="000000"/>
              </w:rPr>
              <w:t xml:space="preserve"> Laboratories, Inc.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917C7D8" w14:textId="77777777" w:rsidR="00BC02D0" w:rsidRDefault="00BC02D0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eastAsia="Times New Roman" w:hAnsi="Arial" w:cs="Arial"/>
                <w:color w:val="000000"/>
              </w:rPr>
            </w:pPr>
            <w:r w:rsidRPr="003573FB">
              <w:rPr>
                <w:rFonts w:ascii="Arial" w:eastAsia="Times New Roman" w:hAnsi="Arial" w:cs="Arial"/>
                <w:color w:val="000000"/>
              </w:rPr>
              <w:t>Cat# A300-962A</w:t>
            </w:r>
          </w:p>
          <w:p w14:paraId="42E7C0D9" w14:textId="645E1158" w:rsidR="004E6C12" w:rsidRPr="003573FB" w:rsidRDefault="004E6C12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proofErr w:type="gramStart"/>
            <w:r w:rsidRPr="004E6C12">
              <w:rPr>
                <w:rFonts w:ascii="Arial" w:hAnsi="Arial" w:cs="Arial"/>
              </w:rPr>
              <w:t>RRID:AB</w:t>
            </w:r>
            <w:proofErr w:type="gramEnd"/>
            <w:r w:rsidRPr="004E6C12">
              <w:rPr>
                <w:rFonts w:ascii="Arial" w:hAnsi="Arial" w:cs="Arial"/>
              </w:rPr>
              <w:t>_805812</w:t>
            </w: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FDE0DA9" w14:textId="22FD4A97" w:rsidR="00BC02D0" w:rsidRPr="003573FB" w:rsidRDefault="00BC02D0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BC02D0" w:rsidRPr="003573FB" w14:paraId="4905C02C" w14:textId="77777777" w:rsidTr="004E6C12">
        <w:trPr>
          <w:trHeight w:val="106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DC3B8BD" w14:textId="09D8EA78" w:rsidR="00BC02D0" w:rsidRPr="003573FB" w:rsidRDefault="00BC02D0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  <w:b/>
                <w:bCs/>
              </w:rPr>
            </w:pPr>
            <w:r w:rsidRPr="003573FB">
              <w:rPr>
                <w:rFonts w:ascii="Arial" w:hAnsi="Arial" w:cs="Arial"/>
                <w:b/>
                <w:bCs/>
              </w:rPr>
              <w:t>Antibody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89316EE" w14:textId="46E1BD76" w:rsidR="00BC02D0" w:rsidRPr="003573FB" w:rsidRDefault="00BC02D0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3573FB">
              <w:rPr>
                <w:rFonts w:ascii="Arial" w:eastAsia="Times New Roman" w:hAnsi="Arial" w:cs="Arial"/>
                <w:color w:val="000000"/>
              </w:rPr>
              <w:t>Rabbit polyclonal anti-PP2A C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DE3946F" w14:textId="5D2E2AD0" w:rsidR="00BC02D0" w:rsidRPr="003573FB" w:rsidRDefault="00BC02D0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eastAsia="Times New Roman" w:hAnsi="Arial" w:cs="Arial"/>
                <w:color w:val="000000"/>
              </w:rPr>
              <w:t xml:space="preserve">Cell </w:t>
            </w:r>
            <w:proofErr w:type="spellStart"/>
            <w:r w:rsidRPr="003573FB">
              <w:rPr>
                <w:rFonts w:ascii="Arial" w:eastAsia="Times New Roman" w:hAnsi="Arial" w:cs="Arial"/>
                <w:color w:val="000000"/>
              </w:rPr>
              <w:t>Signaling</w:t>
            </w:r>
            <w:proofErr w:type="spellEnd"/>
            <w:r w:rsidRPr="003573FB">
              <w:rPr>
                <w:rFonts w:ascii="Arial" w:eastAsia="Times New Roman" w:hAnsi="Arial" w:cs="Arial"/>
                <w:color w:val="000000"/>
              </w:rPr>
              <w:t xml:space="preserve"> Technology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81D3AF5" w14:textId="77777777" w:rsidR="00BC02D0" w:rsidRDefault="00BC02D0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eastAsia="Times New Roman" w:hAnsi="Arial" w:cs="Arial"/>
                <w:color w:val="000000"/>
              </w:rPr>
            </w:pPr>
            <w:r w:rsidRPr="003573FB">
              <w:rPr>
                <w:rFonts w:ascii="Arial" w:eastAsia="Times New Roman" w:hAnsi="Arial" w:cs="Arial"/>
                <w:color w:val="000000"/>
              </w:rPr>
              <w:t>Cat# 2038</w:t>
            </w:r>
          </w:p>
          <w:p w14:paraId="3EC23659" w14:textId="74EC8AEC" w:rsidR="004E6C12" w:rsidRPr="003573FB" w:rsidRDefault="004E6C12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proofErr w:type="gramStart"/>
            <w:r w:rsidRPr="004E6C12">
              <w:rPr>
                <w:rFonts w:ascii="Arial" w:hAnsi="Arial" w:cs="Arial"/>
              </w:rPr>
              <w:t>RRID:AB</w:t>
            </w:r>
            <w:proofErr w:type="gramEnd"/>
            <w:r w:rsidRPr="004E6C12">
              <w:rPr>
                <w:rFonts w:ascii="Arial" w:hAnsi="Arial" w:cs="Arial"/>
              </w:rPr>
              <w:t>_2169495</w:t>
            </w: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BABCDDF" w14:textId="07DA7522" w:rsidR="00BC02D0" w:rsidRPr="003573FB" w:rsidRDefault="00BC02D0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</w:p>
        </w:tc>
      </w:tr>
      <w:tr w:rsidR="00BC02D0" w:rsidRPr="003573FB" w14:paraId="3968F766" w14:textId="77777777" w:rsidTr="004E6C12">
        <w:trPr>
          <w:trHeight w:val="78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CAA41DB" w14:textId="77F92B74" w:rsidR="00BC02D0" w:rsidRPr="003573FB" w:rsidRDefault="00BC02D0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  <w:b/>
                <w:bCs/>
              </w:rPr>
            </w:pPr>
            <w:r w:rsidRPr="003573FB">
              <w:rPr>
                <w:rFonts w:ascii="Arial" w:hAnsi="Arial" w:cs="Arial"/>
                <w:b/>
                <w:bCs/>
              </w:rPr>
              <w:t>Antibody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AAD61A6" w14:textId="1789270D" w:rsidR="00BC02D0" w:rsidRPr="003573FB" w:rsidRDefault="00BC02D0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eastAsia="Times New Roman" w:hAnsi="Arial" w:cs="Arial"/>
                <w:color w:val="000000"/>
              </w:rPr>
              <w:t>Rabbit polyclonal anti-STRN3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887F724" w14:textId="03ABC97C" w:rsidR="00BC02D0" w:rsidRPr="003573FB" w:rsidRDefault="00BC02D0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eastAsia="Times New Roman" w:hAnsi="Arial" w:cs="Arial"/>
                <w:color w:val="000000"/>
              </w:rPr>
              <w:t>Thermo Fisher Scientific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C881333" w14:textId="77777777" w:rsidR="00BC02D0" w:rsidRDefault="00BC02D0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eastAsia="Times New Roman" w:hAnsi="Arial" w:cs="Arial"/>
                <w:color w:val="000000"/>
              </w:rPr>
            </w:pPr>
            <w:r w:rsidRPr="003573FB">
              <w:rPr>
                <w:rFonts w:ascii="Arial" w:eastAsia="Times New Roman" w:hAnsi="Arial" w:cs="Arial"/>
                <w:color w:val="000000"/>
              </w:rPr>
              <w:t>Cat# PA5-31368</w:t>
            </w:r>
          </w:p>
          <w:p w14:paraId="7321181C" w14:textId="018DB176" w:rsidR="004E6C12" w:rsidRPr="003573FB" w:rsidRDefault="004E6C12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proofErr w:type="gramStart"/>
            <w:r w:rsidRPr="004E6C12">
              <w:rPr>
                <w:rFonts w:ascii="Arial" w:hAnsi="Arial" w:cs="Arial"/>
              </w:rPr>
              <w:t>RRID:AB</w:t>
            </w:r>
            <w:proofErr w:type="gramEnd"/>
            <w:r w:rsidRPr="004E6C12">
              <w:rPr>
                <w:rFonts w:ascii="Arial" w:hAnsi="Arial" w:cs="Arial"/>
              </w:rPr>
              <w:t>_2548842</w:t>
            </w: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7A6E9EC" w14:textId="4B069515" w:rsidR="00BC02D0" w:rsidRPr="003573FB" w:rsidRDefault="00BC02D0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69159C" w:rsidRPr="003573FB" w14:paraId="32388DAE" w14:textId="77777777" w:rsidTr="004E6C12">
        <w:trPr>
          <w:trHeight w:val="106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AE7D6C7" w14:textId="5D5AB601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  <w:b/>
                <w:bCs/>
              </w:rPr>
            </w:pPr>
            <w:r w:rsidRPr="003573FB">
              <w:rPr>
                <w:rFonts w:ascii="Arial" w:hAnsi="Arial" w:cs="Arial"/>
                <w:b/>
                <w:bCs/>
              </w:rPr>
              <w:t>Antibody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B275825" w14:textId="6E38E1F8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eastAsia="Times New Roman" w:hAnsi="Arial" w:cs="Arial"/>
                <w:color w:val="000000"/>
              </w:rPr>
              <w:t>Rabbit polyclonal anti-MAP4K4 (HGK)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F6D8B10" w14:textId="55E02587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eastAsia="Times New Roman" w:hAnsi="Arial" w:cs="Arial"/>
                <w:color w:val="000000"/>
              </w:rPr>
              <w:t xml:space="preserve">Cell </w:t>
            </w:r>
            <w:proofErr w:type="spellStart"/>
            <w:r w:rsidRPr="003573FB">
              <w:rPr>
                <w:rFonts w:ascii="Arial" w:eastAsia="Times New Roman" w:hAnsi="Arial" w:cs="Arial"/>
                <w:color w:val="000000"/>
              </w:rPr>
              <w:t>Signaling</w:t>
            </w:r>
            <w:proofErr w:type="spellEnd"/>
            <w:r w:rsidRPr="003573FB">
              <w:rPr>
                <w:rFonts w:ascii="Arial" w:eastAsia="Times New Roman" w:hAnsi="Arial" w:cs="Arial"/>
                <w:color w:val="000000"/>
              </w:rPr>
              <w:t xml:space="preserve"> Technology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52801DD" w14:textId="77777777" w:rsidR="0069159C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eastAsia="Times New Roman" w:hAnsi="Arial" w:cs="Arial"/>
                <w:color w:val="000000"/>
              </w:rPr>
            </w:pPr>
            <w:r w:rsidRPr="003573FB">
              <w:rPr>
                <w:rFonts w:ascii="Arial" w:eastAsia="Times New Roman" w:hAnsi="Arial" w:cs="Arial"/>
                <w:color w:val="000000"/>
              </w:rPr>
              <w:t>Cat# 3485S</w:t>
            </w:r>
          </w:p>
          <w:p w14:paraId="187CB5F6" w14:textId="4ADC6130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proofErr w:type="gramStart"/>
            <w:r w:rsidRPr="004E6C12">
              <w:rPr>
                <w:rFonts w:ascii="Arial" w:hAnsi="Arial" w:cs="Arial"/>
              </w:rPr>
              <w:t>RRID:AB</w:t>
            </w:r>
            <w:proofErr w:type="gramEnd"/>
            <w:r w:rsidRPr="004E6C12">
              <w:rPr>
                <w:rFonts w:ascii="Arial" w:hAnsi="Arial" w:cs="Arial"/>
              </w:rPr>
              <w:t>_2140972</w:t>
            </w: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35D6D58" w14:textId="3722D35F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69159C" w:rsidRPr="003573FB" w14:paraId="0C5272E8" w14:textId="77777777" w:rsidTr="004E6C12">
        <w:trPr>
          <w:trHeight w:val="106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EA01557" w14:textId="44D49B65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  <w:b/>
                <w:bCs/>
              </w:rPr>
            </w:pPr>
            <w:r w:rsidRPr="003573FB">
              <w:rPr>
                <w:rFonts w:ascii="Arial" w:hAnsi="Arial" w:cs="Arial"/>
                <w:b/>
                <w:bCs/>
              </w:rPr>
              <w:t>Antibody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E5F8F3D" w14:textId="439D203B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eastAsia="Times New Roman" w:hAnsi="Arial" w:cs="Arial"/>
                <w:color w:val="000000"/>
              </w:rPr>
              <w:t>Rabbit polyclonal anti-STRIP1 (FAM40A)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306C876" w14:textId="222E313E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eastAsia="Times New Roman" w:hAnsi="Arial" w:cs="Arial"/>
                <w:color w:val="000000"/>
              </w:rPr>
              <w:t>Thermo Fisher Scientific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50192BE" w14:textId="77777777" w:rsidR="0069159C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eastAsia="Times New Roman" w:hAnsi="Arial" w:cs="Arial"/>
                <w:color w:val="000000"/>
              </w:rPr>
            </w:pPr>
            <w:r w:rsidRPr="003573FB">
              <w:rPr>
                <w:rFonts w:ascii="Arial" w:eastAsia="Times New Roman" w:hAnsi="Arial" w:cs="Arial"/>
                <w:color w:val="000000"/>
              </w:rPr>
              <w:t>Cat# PA5-26722</w:t>
            </w:r>
          </w:p>
          <w:p w14:paraId="464544A3" w14:textId="186751A0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proofErr w:type="gramStart"/>
            <w:r w:rsidRPr="004E6C12">
              <w:rPr>
                <w:rFonts w:ascii="Arial" w:hAnsi="Arial" w:cs="Arial"/>
              </w:rPr>
              <w:t>RRID:AB</w:t>
            </w:r>
            <w:proofErr w:type="gramEnd"/>
            <w:r w:rsidRPr="004E6C12">
              <w:rPr>
                <w:rFonts w:ascii="Arial" w:hAnsi="Arial" w:cs="Arial"/>
              </w:rPr>
              <w:t>_2544222</w:t>
            </w: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A66FF06" w14:textId="79AE811E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69159C" w:rsidRPr="003573FB" w14:paraId="2B1AE47B" w14:textId="77777777" w:rsidTr="004E6C12">
        <w:trPr>
          <w:trHeight w:val="78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20EED12" w14:textId="4B2C93CB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  <w:b/>
                <w:bCs/>
              </w:rPr>
            </w:pPr>
            <w:r w:rsidRPr="003573FB">
              <w:rPr>
                <w:rFonts w:ascii="Arial" w:hAnsi="Arial" w:cs="Arial"/>
                <w:b/>
                <w:bCs/>
              </w:rPr>
              <w:lastRenderedPageBreak/>
              <w:t>Antibody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1A9AD9F" w14:textId="02F5D8C7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eastAsia="Times New Roman" w:hAnsi="Arial" w:cs="Arial"/>
                <w:color w:val="000000"/>
              </w:rPr>
              <w:t>Goat polyclonal anti-CTTNBP2NL (P-12)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5767DB0" w14:textId="460712A9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eastAsia="Times New Roman" w:hAnsi="Arial" w:cs="Arial"/>
                <w:color w:val="000000"/>
              </w:rPr>
              <w:t>Santa Cruz Biotechnology</w:t>
            </w:r>
            <w:r w:rsidRPr="003573FB">
              <w:rPr>
                <w:rStyle w:val="apple-converted-space"/>
                <w:rFonts w:ascii="Arial" w:eastAsia="Times New Roman" w:hAnsi="Arial" w:cs="Arial"/>
                <w:color w:val="000000"/>
              </w:rPr>
              <w:t> 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63F7609" w14:textId="77777777" w:rsidR="0069159C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eastAsia="Times New Roman" w:hAnsi="Arial" w:cs="Arial"/>
                <w:color w:val="000000"/>
              </w:rPr>
            </w:pPr>
            <w:r w:rsidRPr="003573FB">
              <w:rPr>
                <w:rFonts w:ascii="Arial" w:eastAsia="Times New Roman" w:hAnsi="Arial" w:cs="Arial"/>
                <w:color w:val="000000"/>
              </w:rPr>
              <w:t>Cat# sc-137409</w:t>
            </w:r>
          </w:p>
          <w:p w14:paraId="2DC08302" w14:textId="0BA011B6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proofErr w:type="gramStart"/>
            <w:r w:rsidRPr="004E6C12">
              <w:rPr>
                <w:rFonts w:ascii="Arial" w:hAnsi="Arial" w:cs="Arial"/>
              </w:rPr>
              <w:t>RRID:AB</w:t>
            </w:r>
            <w:proofErr w:type="gramEnd"/>
            <w:r w:rsidRPr="004E6C12">
              <w:rPr>
                <w:rFonts w:ascii="Arial" w:hAnsi="Arial" w:cs="Arial"/>
              </w:rPr>
              <w:t>_10838519</w:t>
            </w: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D6EB4CC" w14:textId="202355C4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69159C" w:rsidRPr="003573FB" w14:paraId="13DE513F" w14:textId="77777777" w:rsidTr="004E6C12">
        <w:trPr>
          <w:trHeight w:val="106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1BC0B84" w14:textId="653AF6FB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  <w:b/>
                <w:bCs/>
              </w:rPr>
            </w:pPr>
            <w:r w:rsidRPr="003573FB">
              <w:rPr>
                <w:rFonts w:ascii="Arial" w:hAnsi="Arial" w:cs="Arial"/>
                <w:b/>
                <w:bCs/>
              </w:rPr>
              <w:t>Antibody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6128FB5" w14:textId="0B6B4583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eastAsia="Times New Roman" w:hAnsi="Arial" w:cs="Arial"/>
                <w:color w:val="000000"/>
              </w:rPr>
              <w:t>Rabbit polyclonal anti-SV40 T antigen (V-300)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11FFAE7" w14:textId="688D7537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eastAsia="Times New Roman" w:hAnsi="Arial" w:cs="Arial"/>
                <w:color w:val="000000"/>
              </w:rPr>
              <w:t>Santa Cruz Biotechnology</w:t>
            </w:r>
            <w:r w:rsidRPr="003573FB">
              <w:rPr>
                <w:rStyle w:val="apple-converted-space"/>
                <w:rFonts w:ascii="Arial" w:eastAsia="Times New Roman" w:hAnsi="Arial" w:cs="Arial"/>
                <w:color w:val="000000"/>
              </w:rPr>
              <w:t> 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5C8556A" w14:textId="77777777" w:rsidR="0069159C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eastAsia="Times New Roman" w:hAnsi="Arial" w:cs="Arial"/>
                <w:color w:val="000000"/>
              </w:rPr>
            </w:pPr>
            <w:r w:rsidRPr="003573FB">
              <w:rPr>
                <w:rFonts w:ascii="Arial" w:eastAsia="Times New Roman" w:hAnsi="Arial" w:cs="Arial"/>
                <w:color w:val="000000"/>
              </w:rPr>
              <w:t>Cat# sc-20800</w:t>
            </w:r>
          </w:p>
          <w:p w14:paraId="72E95C30" w14:textId="5181B326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proofErr w:type="gramStart"/>
            <w:r w:rsidRPr="004E6C12">
              <w:rPr>
                <w:rFonts w:ascii="Arial" w:hAnsi="Arial" w:cs="Arial"/>
              </w:rPr>
              <w:t>RRID:AB</w:t>
            </w:r>
            <w:proofErr w:type="gramEnd"/>
            <w:r w:rsidRPr="004E6C12">
              <w:rPr>
                <w:rFonts w:ascii="Arial" w:hAnsi="Arial" w:cs="Arial"/>
              </w:rPr>
              <w:t>_661493</w:t>
            </w: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D828968" w14:textId="77777777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69159C" w:rsidRPr="003573FB" w14:paraId="23451980" w14:textId="77777777" w:rsidTr="004E6C12">
        <w:trPr>
          <w:trHeight w:val="78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2DF981B" w14:textId="02352AF1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  <w:b/>
                <w:bCs/>
              </w:rPr>
            </w:pPr>
            <w:r w:rsidRPr="003573FB">
              <w:rPr>
                <w:rFonts w:ascii="Arial" w:hAnsi="Arial" w:cs="Arial"/>
                <w:b/>
                <w:bCs/>
              </w:rPr>
              <w:t>Antibody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6DB22D1" w14:textId="09E963BE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eastAsia="Times New Roman" w:hAnsi="Arial" w:cs="Arial"/>
                <w:color w:val="000000"/>
              </w:rPr>
              <w:t>Rabbit polyclonal anti-YAP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FD3920D" w14:textId="08999B2F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eastAsia="Times New Roman" w:hAnsi="Arial" w:cs="Arial"/>
                <w:color w:val="000000"/>
              </w:rPr>
              <w:t xml:space="preserve">Cell </w:t>
            </w:r>
            <w:proofErr w:type="spellStart"/>
            <w:r w:rsidRPr="003573FB">
              <w:rPr>
                <w:rFonts w:ascii="Arial" w:eastAsia="Times New Roman" w:hAnsi="Arial" w:cs="Arial"/>
                <w:color w:val="000000"/>
              </w:rPr>
              <w:t>Signaling</w:t>
            </w:r>
            <w:proofErr w:type="spellEnd"/>
            <w:r w:rsidRPr="003573FB">
              <w:rPr>
                <w:rFonts w:ascii="Arial" w:eastAsia="Times New Roman" w:hAnsi="Arial" w:cs="Arial"/>
                <w:color w:val="000000"/>
              </w:rPr>
              <w:t xml:space="preserve"> Technology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E6036D1" w14:textId="77777777" w:rsidR="0069159C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eastAsia="Times New Roman" w:hAnsi="Arial" w:cs="Arial"/>
                <w:color w:val="000000"/>
              </w:rPr>
            </w:pPr>
            <w:r w:rsidRPr="003573FB">
              <w:rPr>
                <w:rFonts w:ascii="Arial" w:eastAsia="Times New Roman" w:hAnsi="Arial" w:cs="Arial"/>
                <w:color w:val="000000"/>
              </w:rPr>
              <w:t>Cat# 4912</w:t>
            </w:r>
          </w:p>
          <w:p w14:paraId="7296ECAA" w14:textId="3C23B5C2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proofErr w:type="gramStart"/>
            <w:r w:rsidRPr="004E6C12">
              <w:rPr>
                <w:rFonts w:ascii="Arial" w:hAnsi="Arial" w:cs="Arial"/>
              </w:rPr>
              <w:t>RRID:AB</w:t>
            </w:r>
            <w:proofErr w:type="gramEnd"/>
            <w:r w:rsidRPr="004E6C12">
              <w:rPr>
                <w:rFonts w:ascii="Arial" w:hAnsi="Arial" w:cs="Arial"/>
              </w:rPr>
              <w:t>_2218911</w:t>
            </w: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3021DFC" w14:textId="77777777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</w:tr>
      <w:tr w:rsidR="0069159C" w:rsidRPr="003573FB" w14:paraId="70421D58" w14:textId="77777777" w:rsidTr="004E6C12">
        <w:trPr>
          <w:trHeight w:val="50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CF00BE2" w14:textId="53AF3AF5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  <w:b/>
                <w:bCs/>
              </w:rPr>
            </w:pPr>
            <w:r w:rsidRPr="003573FB">
              <w:rPr>
                <w:rFonts w:ascii="Arial" w:hAnsi="Arial" w:cs="Arial"/>
                <w:b/>
                <w:bCs/>
              </w:rPr>
              <w:t>Antibody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004A26A" w14:textId="30794431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eastAsia="Times New Roman" w:hAnsi="Arial" w:cs="Arial"/>
                <w:color w:val="000000"/>
              </w:rPr>
              <w:t>Rabbit polyclonal anti-phospho-YAP (S127)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CD770A9" w14:textId="43709325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eastAsia="Times New Roman" w:hAnsi="Arial" w:cs="Arial"/>
                <w:color w:val="000000"/>
              </w:rPr>
              <w:t xml:space="preserve">Cell </w:t>
            </w:r>
            <w:proofErr w:type="spellStart"/>
            <w:r w:rsidRPr="003573FB">
              <w:rPr>
                <w:rFonts w:ascii="Arial" w:eastAsia="Times New Roman" w:hAnsi="Arial" w:cs="Arial"/>
                <w:color w:val="000000"/>
              </w:rPr>
              <w:t>Signaling</w:t>
            </w:r>
            <w:proofErr w:type="spellEnd"/>
            <w:r w:rsidRPr="003573FB">
              <w:rPr>
                <w:rFonts w:ascii="Arial" w:eastAsia="Times New Roman" w:hAnsi="Arial" w:cs="Arial"/>
                <w:color w:val="000000"/>
              </w:rPr>
              <w:t xml:space="preserve"> Technology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B0A5CAB" w14:textId="77777777" w:rsidR="0069159C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eastAsia="Times New Roman" w:hAnsi="Arial" w:cs="Arial"/>
                <w:color w:val="000000"/>
              </w:rPr>
            </w:pPr>
            <w:r w:rsidRPr="003573FB">
              <w:rPr>
                <w:rFonts w:ascii="Arial" w:eastAsia="Times New Roman" w:hAnsi="Arial" w:cs="Arial"/>
                <w:color w:val="000000"/>
              </w:rPr>
              <w:t>Cat# 4911S</w:t>
            </w:r>
          </w:p>
          <w:p w14:paraId="1009C70F" w14:textId="0791F673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proofErr w:type="gramStart"/>
            <w:r w:rsidRPr="004E6C12">
              <w:rPr>
                <w:rFonts w:ascii="Arial" w:hAnsi="Arial" w:cs="Arial"/>
              </w:rPr>
              <w:t>RRID:AB</w:t>
            </w:r>
            <w:proofErr w:type="gramEnd"/>
            <w:r w:rsidRPr="004E6C12">
              <w:rPr>
                <w:rFonts w:ascii="Arial" w:hAnsi="Arial" w:cs="Arial"/>
              </w:rPr>
              <w:t>_2218913</w:t>
            </w: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2263EBF" w14:textId="77777777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</w:p>
        </w:tc>
      </w:tr>
      <w:tr w:rsidR="0069159C" w:rsidRPr="003573FB" w14:paraId="1A399DED" w14:textId="77777777" w:rsidTr="004E6C12">
        <w:trPr>
          <w:trHeight w:val="50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B4A7C15" w14:textId="233898D7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  <w:b/>
                <w:bCs/>
              </w:rPr>
            </w:pPr>
            <w:r w:rsidRPr="003573FB">
              <w:rPr>
                <w:rFonts w:ascii="Arial" w:hAnsi="Arial" w:cs="Arial"/>
                <w:b/>
                <w:bCs/>
              </w:rPr>
              <w:t>Antibody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387039A" w14:textId="013C6BEB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eastAsia="Times New Roman" w:hAnsi="Arial" w:cs="Arial"/>
                <w:color w:val="000000"/>
              </w:rPr>
              <w:t>Rabbit polyclonal anti-LATS1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DA1F9D8" w14:textId="02F3C229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proofErr w:type="spellStart"/>
            <w:r w:rsidRPr="003573FB">
              <w:rPr>
                <w:rFonts w:ascii="Arial" w:eastAsia="Times New Roman" w:hAnsi="Arial" w:cs="Arial"/>
                <w:color w:val="000000"/>
              </w:rPr>
              <w:t>Bethyl</w:t>
            </w:r>
            <w:proofErr w:type="spellEnd"/>
            <w:r w:rsidRPr="003573FB">
              <w:rPr>
                <w:rFonts w:ascii="Arial" w:eastAsia="Times New Roman" w:hAnsi="Arial" w:cs="Arial"/>
                <w:color w:val="000000"/>
              </w:rPr>
              <w:t xml:space="preserve"> Laboratories, Inc.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3F82ABD" w14:textId="77777777" w:rsidR="0069159C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eastAsia="Times New Roman" w:hAnsi="Arial" w:cs="Arial"/>
                <w:color w:val="000000"/>
              </w:rPr>
            </w:pPr>
            <w:r w:rsidRPr="003573FB">
              <w:rPr>
                <w:rFonts w:ascii="Arial" w:eastAsia="Times New Roman" w:hAnsi="Arial" w:cs="Arial"/>
                <w:color w:val="000000"/>
              </w:rPr>
              <w:t>Cat# A300-477A</w:t>
            </w:r>
          </w:p>
          <w:p w14:paraId="09FAB794" w14:textId="228C7ACA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proofErr w:type="gramStart"/>
            <w:r w:rsidRPr="004E6C12">
              <w:rPr>
                <w:rFonts w:ascii="Arial" w:hAnsi="Arial" w:cs="Arial"/>
              </w:rPr>
              <w:t>RRID:AB</w:t>
            </w:r>
            <w:proofErr w:type="gramEnd"/>
            <w:r w:rsidRPr="004E6C12">
              <w:rPr>
                <w:rFonts w:ascii="Arial" w:hAnsi="Arial" w:cs="Arial"/>
              </w:rPr>
              <w:t>_451012</w:t>
            </w: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2614FA7" w14:textId="77777777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</w:p>
        </w:tc>
      </w:tr>
      <w:tr w:rsidR="0069159C" w:rsidRPr="003573FB" w14:paraId="22E6EB3A" w14:textId="77777777" w:rsidTr="004E6C12">
        <w:trPr>
          <w:trHeight w:val="50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F6C4213" w14:textId="3A47A571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  <w:b/>
                <w:bCs/>
              </w:rPr>
            </w:pPr>
            <w:r w:rsidRPr="003573FB">
              <w:rPr>
                <w:rFonts w:ascii="Arial" w:hAnsi="Arial" w:cs="Arial"/>
                <w:b/>
                <w:bCs/>
              </w:rPr>
              <w:t>Antibody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72F967C" w14:textId="247A14B8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eastAsia="Times New Roman" w:hAnsi="Arial" w:cs="Arial"/>
                <w:color w:val="000000"/>
              </w:rPr>
              <w:t>Rabbit monoclonal anti-phospho-LATS1 (T1079) (D57D3)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7AD0D1B" w14:textId="258DE883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eastAsia="Times New Roman" w:hAnsi="Arial" w:cs="Arial"/>
                <w:color w:val="000000"/>
              </w:rPr>
              <w:t xml:space="preserve">Cell </w:t>
            </w:r>
            <w:proofErr w:type="spellStart"/>
            <w:r w:rsidRPr="003573FB">
              <w:rPr>
                <w:rFonts w:ascii="Arial" w:eastAsia="Times New Roman" w:hAnsi="Arial" w:cs="Arial"/>
                <w:color w:val="000000"/>
              </w:rPr>
              <w:t>Signaling</w:t>
            </w:r>
            <w:proofErr w:type="spellEnd"/>
            <w:r w:rsidRPr="003573FB">
              <w:rPr>
                <w:rFonts w:ascii="Arial" w:eastAsia="Times New Roman" w:hAnsi="Arial" w:cs="Arial"/>
                <w:color w:val="000000"/>
              </w:rPr>
              <w:t xml:space="preserve"> Technology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E7DC00D" w14:textId="77777777" w:rsidR="0069159C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eastAsia="Times New Roman" w:hAnsi="Arial" w:cs="Arial"/>
                <w:color w:val="000000"/>
              </w:rPr>
            </w:pPr>
            <w:r w:rsidRPr="003573FB">
              <w:rPr>
                <w:rFonts w:ascii="Arial" w:eastAsia="Times New Roman" w:hAnsi="Arial" w:cs="Arial"/>
                <w:color w:val="000000"/>
              </w:rPr>
              <w:t>Cat# 8654S</w:t>
            </w:r>
          </w:p>
          <w:p w14:paraId="34DC9A87" w14:textId="593D836B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proofErr w:type="gramStart"/>
            <w:r w:rsidRPr="004E6C12">
              <w:rPr>
                <w:rFonts w:ascii="Arial" w:hAnsi="Arial" w:cs="Arial"/>
              </w:rPr>
              <w:t>RRID:AB</w:t>
            </w:r>
            <w:proofErr w:type="gramEnd"/>
            <w:r w:rsidRPr="004E6C12">
              <w:rPr>
                <w:rFonts w:ascii="Arial" w:hAnsi="Arial" w:cs="Arial"/>
              </w:rPr>
              <w:t>_10971635</w:t>
            </w: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E20FF18" w14:textId="77777777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</w:p>
        </w:tc>
      </w:tr>
      <w:tr w:rsidR="0069159C" w:rsidRPr="003573FB" w14:paraId="58673BF1" w14:textId="77777777" w:rsidTr="004E6C12">
        <w:trPr>
          <w:trHeight w:val="50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FDAC9B2" w14:textId="79CFC346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  <w:b/>
                <w:bCs/>
              </w:rPr>
            </w:pPr>
            <w:r w:rsidRPr="003573FB">
              <w:rPr>
                <w:rFonts w:ascii="Arial" w:hAnsi="Arial" w:cs="Arial"/>
                <w:b/>
                <w:bCs/>
              </w:rPr>
              <w:t>Antibody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77858ED" w14:textId="707B5D64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eastAsia="Times New Roman" w:hAnsi="Arial" w:cs="Arial"/>
                <w:color w:val="000000"/>
              </w:rPr>
              <w:t>Goat polyclonal anti-CTGF (L-20)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EF85CD5" w14:textId="60840365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eastAsia="Times New Roman" w:hAnsi="Arial" w:cs="Arial"/>
                <w:color w:val="000000"/>
              </w:rPr>
              <w:t>Santa Cruz Biotechnology</w:t>
            </w:r>
            <w:r w:rsidRPr="003573FB">
              <w:rPr>
                <w:rStyle w:val="apple-converted-space"/>
                <w:rFonts w:ascii="Arial" w:eastAsia="Times New Roman" w:hAnsi="Arial" w:cs="Arial"/>
                <w:color w:val="000000"/>
              </w:rPr>
              <w:t> 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90E1DF6" w14:textId="17F2AA2C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eastAsia="Times New Roman" w:hAnsi="Arial" w:cs="Arial"/>
                <w:color w:val="000000"/>
              </w:rPr>
              <w:t>Cat# sc-14939</w:t>
            </w: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DA04441" w14:textId="77777777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</w:p>
        </w:tc>
      </w:tr>
      <w:tr w:rsidR="0069159C" w:rsidRPr="003573FB" w14:paraId="58B4469A" w14:textId="77777777" w:rsidTr="004E6C12">
        <w:trPr>
          <w:trHeight w:val="50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B736D96" w14:textId="1DC16633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  <w:b/>
                <w:bCs/>
              </w:rPr>
            </w:pPr>
            <w:r w:rsidRPr="003573FB">
              <w:rPr>
                <w:rFonts w:ascii="Arial" w:hAnsi="Arial" w:cs="Arial"/>
                <w:b/>
                <w:bCs/>
              </w:rPr>
              <w:t>Antibody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63FCF95" w14:textId="379F0F67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eastAsia="Times New Roman" w:hAnsi="Arial" w:cs="Arial"/>
                <w:color w:val="000000"/>
              </w:rPr>
              <w:t>Rabbit polyclonal anti-Cyr61 (H-78)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90B7AE5" w14:textId="733FD51A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eastAsia="Times New Roman" w:hAnsi="Arial" w:cs="Arial"/>
                <w:color w:val="000000"/>
              </w:rPr>
              <w:t>Santa Cruz Biotechnology</w:t>
            </w:r>
            <w:r w:rsidRPr="003573FB">
              <w:rPr>
                <w:rStyle w:val="apple-converted-space"/>
                <w:rFonts w:ascii="Arial" w:eastAsia="Times New Roman" w:hAnsi="Arial" w:cs="Arial"/>
                <w:color w:val="000000"/>
              </w:rPr>
              <w:t> 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82DBC80" w14:textId="77777777" w:rsidR="0069159C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eastAsia="Times New Roman" w:hAnsi="Arial" w:cs="Arial"/>
                <w:color w:val="000000"/>
              </w:rPr>
            </w:pPr>
            <w:r w:rsidRPr="003573FB">
              <w:rPr>
                <w:rFonts w:ascii="Arial" w:eastAsia="Times New Roman" w:hAnsi="Arial" w:cs="Arial"/>
                <w:color w:val="000000"/>
              </w:rPr>
              <w:t>Cat# sc-13100</w:t>
            </w:r>
          </w:p>
          <w:p w14:paraId="08766F06" w14:textId="0DA57336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proofErr w:type="gramStart"/>
            <w:r w:rsidRPr="004E6C12">
              <w:rPr>
                <w:rFonts w:ascii="Arial" w:hAnsi="Arial" w:cs="Arial"/>
              </w:rPr>
              <w:t>RRID:AB</w:t>
            </w:r>
            <w:proofErr w:type="gramEnd"/>
            <w:r w:rsidRPr="004E6C12">
              <w:rPr>
                <w:rFonts w:ascii="Arial" w:hAnsi="Arial" w:cs="Arial"/>
              </w:rPr>
              <w:t>_2088733</w:t>
            </w: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28DE5C3" w14:textId="77777777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</w:p>
        </w:tc>
      </w:tr>
      <w:tr w:rsidR="0069159C" w:rsidRPr="003573FB" w14:paraId="5DFA4A43" w14:textId="77777777" w:rsidTr="004E6C12">
        <w:trPr>
          <w:trHeight w:val="50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70556D8" w14:textId="35264B02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  <w:b/>
                <w:bCs/>
              </w:rPr>
            </w:pPr>
            <w:r w:rsidRPr="003573FB">
              <w:rPr>
                <w:rFonts w:ascii="Arial" w:hAnsi="Arial" w:cs="Arial"/>
                <w:b/>
                <w:bCs/>
              </w:rPr>
              <w:t>Antibody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2E1483A" w14:textId="55C416F4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Rabbit monoclonal anti-STRN4 (EPR11801)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79CB5E8" w14:textId="587D7749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Abcam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1FB6125" w14:textId="5DFEB8C4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Cat#: ab177155</w:t>
            </w: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3CA9672" w14:textId="77777777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</w:p>
        </w:tc>
      </w:tr>
      <w:tr w:rsidR="0069159C" w:rsidRPr="003573FB" w14:paraId="59F6FB76" w14:textId="77777777" w:rsidTr="003E03D9">
        <w:trPr>
          <w:trHeight w:val="50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5FFC4AE" w14:textId="5864F167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  <w:b/>
                <w:bCs/>
              </w:rPr>
            </w:pPr>
            <w:r w:rsidRPr="003573FB">
              <w:rPr>
                <w:rFonts w:ascii="Arial" w:hAnsi="Arial" w:cs="Arial"/>
                <w:b/>
                <w:bCs/>
                <w:color w:val="000000"/>
              </w:rPr>
              <w:t>Chemical compound, drug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02926F9" w14:textId="338DF19B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MAP4K4 inhibitor (compound 29)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5C8D72D" w14:textId="67037AC9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fldChar w:fldCharType="begin">
                <w:fldData xml:space="preserve">PEVuZE5vdGU+PENpdGU+PEF1dGhvcj5DcmF3Zm9yZDwvQXV0aG9yPjxZZWFyPjIwMTQ8L1llYXI+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</w:fldData>
              </w:fldChar>
            </w:r>
            <w:r w:rsidRPr="003573FB">
              <w:rPr>
                <w:rFonts w:ascii="Arial" w:hAnsi="Arial" w:cs="Arial"/>
              </w:rPr>
              <w:instrText xml:space="preserve"> ADDIN EN.CITE </w:instrText>
            </w:r>
            <w:r w:rsidRPr="003573FB">
              <w:rPr>
                <w:rFonts w:ascii="Arial" w:hAnsi="Arial" w:cs="Arial"/>
              </w:rPr>
              <w:fldChar w:fldCharType="begin">
                <w:fldData xml:space="preserve">PEVuZE5vdGU+PENpdGU+PEF1dGhvcj5DcmF3Zm9yZDwvQXV0aG9yPjxZZWFyPjIwMTQ8L1llYXI+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</w:fldData>
              </w:fldChar>
            </w:r>
            <w:r w:rsidRPr="003573FB">
              <w:rPr>
                <w:rFonts w:ascii="Arial" w:hAnsi="Arial" w:cs="Arial"/>
              </w:rPr>
              <w:instrText xml:space="preserve"> ADDIN EN.CITE.DATA </w:instrText>
            </w:r>
            <w:r w:rsidRPr="003573FB">
              <w:rPr>
                <w:rFonts w:ascii="Arial" w:hAnsi="Arial" w:cs="Arial"/>
              </w:rPr>
            </w:r>
            <w:r w:rsidRPr="003573FB">
              <w:rPr>
                <w:rFonts w:ascii="Arial" w:hAnsi="Arial" w:cs="Arial"/>
              </w:rPr>
              <w:fldChar w:fldCharType="end"/>
            </w:r>
            <w:r w:rsidRPr="003573FB">
              <w:rPr>
                <w:rFonts w:ascii="Arial" w:hAnsi="Arial" w:cs="Arial"/>
              </w:rPr>
            </w:r>
            <w:r w:rsidRPr="003573FB">
              <w:rPr>
                <w:rFonts w:ascii="Arial" w:hAnsi="Arial" w:cs="Arial"/>
              </w:rPr>
              <w:fldChar w:fldCharType="separate"/>
            </w:r>
            <w:r w:rsidRPr="003573FB">
              <w:rPr>
                <w:rFonts w:ascii="Arial" w:hAnsi="Arial" w:cs="Arial"/>
                <w:noProof/>
              </w:rPr>
              <w:t>(Crawford et al. 2014)</w:t>
            </w:r>
            <w:r w:rsidRPr="003573FB">
              <w:rPr>
                <w:rFonts w:ascii="Arial" w:hAnsi="Arial" w:cs="Arial"/>
              </w:rPr>
              <w:fldChar w:fldCharType="end"/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4F3C671" w14:textId="54E7DA43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N/A</w:t>
            </w: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710C8DF" w14:textId="77777777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</w:p>
        </w:tc>
      </w:tr>
      <w:tr w:rsidR="0069159C" w:rsidRPr="003573FB" w14:paraId="32D6CDF3" w14:textId="77777777" w:rsidTr="003E03D9">
        <w:trPr>
          <w:trHeight w:val="50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319BFCC" w14:textId="57A28D11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  <w:b/>
                <w:bCs/>
              </w:rPr>
            </w:pPr>
            <w:r w:rsidRPr="003573FB">
              <w:rPr>
                <w:rFonts w:ascii="Arial" w:hAnsi="Arial" w:cs="Arial"/>
                <w:b/>
                <w:bCs/>
                <w:color w:val="000000"/>
              </w:rPr>
              <w:t>Chemical compound, drug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DDFDE76" w14:textId="3E6BD824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  <w:bCs/>
              </w:rPr>
              <w:t>Protease and phosphatase inhibitor cocktail sets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0661754" w14:textId="6D96B925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proofErr w:type="spellStart"/>
            <w:r w:rsidRPr="003573FB">
              <w:rPr>
                <w:rFonts w:ascii="Arial" w:hAnsi="Arial" w:cs="Arial"/>
                <w:bCs/>
              </w:rPr>
              <w:t>Calbiochem</w:t>
            </w:r>
            <w:proofErr w:type="spellEnd"/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740BA0F" w14:textId="77777777" w:rsidR="0069159C" w:rsidRDefault="0069159C" w:rsidP="003573FB">
            <w:pPr>
              <w:rPr>
                <w:rFonts w:ascii="Arial" w:hAnsi="Arial" w:cs="Arial"/>
                <w:sz w:val="20"/>
                <w:szCs w:val="20"/>
              </w:rPr>
            </w:pPr>
            <w:r w:rsidRPr="0069159C">
              <w:rPr>
                <w:rFonts w:ascii="Arial" w:hAnsi="Arial" w:cs="Arial"/>
                <w:sz w:val="20"/>
                <w:szCs w:val="20"/>
              </w:rPr>
              <w:t>Cat# 524624</w:t>
            </w:r>
          </w:p>
          <w:p w14:paraId="7799CFC6" w14:textId="64490A43" w:rsidR="0069159C" w:rsidRPr="0069159C" w:rsidRDefault="0069159C" w:rsidP="003573FB">
            <w:pPr>
              <w:rPr>
                <w:rFonts w:ascii="Arial" w:hAnsi="Arial" w:cs="Arial"/>
                <w:sz w:val="20"/>
                <w:szCs w:val="20"/>
              </w:rPr>
            </w:pPr>
            <w:proofErr w:type="gramStart"/>
            <w:r w:rsidRPr="0069159C">
              <w:rPr>
                <w:rFonts w:ascii="Arial" w:hAnsi="Arial" w:cs="Arial"/>
                <w:sz w:val="20"/>
                <w:szCs w:val="20"/>
              </w:rPr>
              <w:t>RRID:AB</w:t>
            </w:r>
            <w:proofErr w:type="gramEnd"/>
            <w:r w:rsidRPr="0069159C">
              <w:rPr>
                <w:rFonts w:ascii="Arial" w:hAnsi="Arial" w:cs="Arial"/>
                <w:sz w:val="20"/>
                <w:szCs w:val="20"/>
              </w:rPr>
              <w:t>_524624</w:t>
            </w: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2C4CC19" w14:textId="77777777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</w:p>
        </w:tc>
      </w:tr>
      <w:tr w:rsidR="0069159C" w:rsidRPr="003573FB" w14:paraId="3CC57716" w14:textId="77777777" w:rsidTr="006656F3">
        <w:trPr>
          <w:trHeight w:val="50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5A7A835" w14:textId="0890B38E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  <w:b/>
                <w:bCs/>
                <w:color w:val="000000"/>
              </w:rPr>
              <w:t>Chemical compound, drug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BECFDA7" w14:textId="1E7AF9D2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proofErr w:type="spellStart"/>
            <w:r w:rsidRPr="003573FB">
              <w:rPr>
                <w:rFonts w:ascii="Arial" w:hAnsi="Arial" w:cs="Arial"/>
                <w:bCs/>
              </w:rPr>
              <w:t>Laemmli</w:t>
            </w:r>
            <w:proofErr w:type="spellEnd"/>
            <w:r w:rsidRPr="003573FB">
              <w:rPr>
                <w:rFonts w:ascii="Arial" w:hAnsi="Arial" w:cs="Arial"/>
                <w:bCs/>
              </w:rPr>
              <w:t xml:space="preserve"> (SDS-Sample Buffer, Reducing, 6X)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DCBC803" w14:textId="09E01B06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 xml:space="preserve">Boston </w:t>
            </w:r>
            <w:proofErr w:type="spellStart"/>
            <w:r w:rsidRPr="003573FB">
              <w:rPr>
                <w:rFonts w:ascii="Arial" w:hAnsi="Arial" w:cs="Arial"/>
              </w:rPr>
              <w:t>BioProducts</w:t>
            </w:r>
            <w:proofErr w:type="spellEnd"/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DC4D47C" w14:textId="4CBF5191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Cat# BP-111R</w:t>
            </w: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3187821" w14:textId="77777777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</w:p>
        </w:tc>
      </w:tr>
      <w:tr w:rsidR="0069159C" w:rsidRPr="003573FB" w14:paraId="5FC7900C" w14:textId="77777777" w:rsidTr="004E6C12">
        <w:trPr>
          <w:trHeight w:val="50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E764C72" w14:textId="08C2F598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  <w:b/>
                <w:bCs/>
                <w:color w:val="000000"/>
              </w:rPr>
              <w:t>Commercial assay, kit</w:t>
            </w:r>
            <w:r w:rsidRPr="003573FB">
              <w:rPr>
                <w:rFonts w:ascii="Arial" w:hAnsi="Arial" w:cs="Arial"/>
                <w:color w:val="000000"/>
              </w:rPr>
              <w:t xml:space="preserve"> 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B5FC03B" w14:textId="56D7E4CD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  <w:bCs/>
              </w:rPr>
              <w:t xml:space="preserve">Clarity Western ECL substrate 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35E5300" w14:textId="1FD96376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  <w:bCs/>
              </w:rPr>
              <w:t>(Bio-Rad)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4A3105A" w14:textId="57C2709E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Cat# 1705060</w:t>
            </w: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EB70F02" w14:textId="77777777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</w:p>
        </w:tc>
      </w:tr>
      <w:tr w:rsidR="0069159C" w:rsidRPr="003573FB" w14:paraId="782083C9" w14:textId="77777777" w:rsidTr="004E6C12">
        <w:trPr>
          <w:trHeight w:val="50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5EE11C7" w14:textId="6A14D5EE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  <w:b/>
                <w:bCs/>
                <w:color w:val="000000"/>
              </w:rPr>
              <w:lastRenderedPageBreak/>
              <w:t>Commercial assay, kit</w:t>
            </w:r>
            <w:r w:rsidRPr="003573FB">
              <w:rPr>
                <w:rFonts w:ascii="Arial" w:hAnsi="Arial" w:cs="Arial"/>
                <w:color w:val="000000"/>
              </w:rPr>
              <w:t xml:space="preserve"> 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92CA49C" w14:textId="49A121F7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  <w:bCs/>
              </w:rPr>
              <w:t xml:space="preserve">Pierce™ Protein </w:t>
            </w:r>
            <w:proofErr w:type="gramStart"/>
            <w:r w:rsidRPr="003573FB">
              <w:rPr>
                <w:rFonts w:ascii="Arial" w:hAnsi="Arial" w:cs="Arial"/>
                <w:bCs/>
              </w:rPr>
              <w:t>A</w:t>
            </w:r>
            <w:proofErr w:type="gramEnd"/>
            <w:r w:rsidRPr="003573FB">
              <w:rPr>
                <w:rFonts w:ascii="Arial" w:hAnsi="Arial" w:cs="Arial"/>
                <w:bCs/>
              </w:rPr>
              <w:t xml:space="preserve"> Agarose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0B3B9AE" w14:textId="4A074104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Thermo Scientific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9E72D36" w14:textId="69B0086A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Cat# 20333</w:t>
            </w: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4BE6B1F" w14:textId="77777777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</w:p>
        </w:tc>
      </w:tr>
      <w:tr w:rsidR="0069159C" w:rsidRPr="003573FB" w14:paraId="2B59BDFF" w14:textId="77777777" w:rsidTr="004E6C12">
        <w:trPr>
          <w:trHeight w:val="50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26CBC12" w14:textId="2345A859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  <w:b/>
                <w:bCs/>
                <w:color w:val="000000"/>
              </w:rPr>
              <w:t>Chemical compound, drug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077B05D" w14:textId="4B7B9829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Anti-FLAG M2 Magnetic Beads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AB5D7F9" w14:textId="2C2E312E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Sigma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D2B2C6B" w14:textId="36AECC05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Cat# M8823</w:t>
            </w: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C53F138" w14:textId="77777777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</w:p>
        </w:tc>
      </w:tr>
      <w:tr w:rsidR="0069159C" w:rsidRPr="003573FB" w14:paraId="41D4F4CD" w14:textId="77777777" w:rsidTr="004E6C12">
        <w:trPr>
          <w:trHeight w:val="50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CDAB282" w14:textId="21DAEB66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  <w:b/>
                <w:bCs/>
                <w:color w:val="000000"/>
              </w:rPr>
              <w:t>Peptide, recombinant protein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CFEFB05" w14:textId="2A7EC3BF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HA peptide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CF0C7D5" w14:textId="0D1146FE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Roche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C2F081F" w14:textId="45038AD1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Cat# 11666975001</w:t>
            </w: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35793FC" w14:textId="77777777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</w:p>
        </w:tc>
      </w:tr>
      <w:tr w:rsidR="0069159C" w:rsidRPr="003573FB" w14:paraId="57C3C5C9" w14:textId="77777777" w:rsidTr="004E6C12">
        <w:trPr>
          <w:trHeight w:val="50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1C0368A" w14:textId="49A33C7F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  <w:b/>
                <w:bCs/>
                <w:color w:val="000000"/>
              </w:rPr>
              <w:t>Peptide, recombinant protein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5F90C58" w14:textId="4C43C33B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Flag peptide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E5B7F5C" w14:textId="0E8F40EF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Sigma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731BBC6" w14:textId="20E9C58F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Cat# F3290</w:t>
            </w: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9FD5C1F" w14:textId="77777777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</w:p>
        </w:tc>
      </w:tr>
      <w:tr w:rsidR="0069159C" w:rsidRPr="003573FB" w14:paraId="279C6C1C" w14:textId="77777777" w:rsidTr="004E6C12">
        <w:trPr>
          <w:trHeight w:val="50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B1E50DD" w14:textId="73E6A8EB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  <w:b/>
                <w:bCs/>
                <w:color w:val="000000"/>
              </w:rPr>
              <w:t>Commercial assay, kit</w:t>
            </w:r>
            <w:r w:rsidRPr="003573FB">
              <w:rPr>
                <w:rFonts w:ascii="Arial" w:hAnsi="Arial" w:cs="Arial"/>
                <w:color w:val="000000"/>
              </w:rPr>
              <w:t xml:space="preserve"> 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51118D6" w14:textId="42EA9F11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SILAC Protein Quantitation Kit (</w:t>
            </w:r>
            <w:proofErr w:type="spellStart"/>
            <w:r w:rsidRPr="003573FB">
              <w:rPr>
                <w:rFonts w:ascii="Arial" w:hAnsi="Arial" w:cs="Arial"/>
              </w:rPr>
              <w:t>LysC</w:t>
            </w:r>
            <w:proofErr w:type="spellEnd"/>
            <w:r w:rsidRPr="003573FB">
              <w:rPr>
                <w:rFonts w:ascii="Arial" w:hAnsi="Arial" w:cs="Arial"/>
              </w:rPr>
              <w:t>), DMEM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BF28874" w14:textId="1C66047D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Thermo Scientific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269CB9E" w14:textId="3AD25AEE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Cat# A33969</w:t>
            </w: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FB54171" w14:textId="77777777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</w:p>
        </w:tc>
      </w:tr>
      <w:tr w:rsidR="0069159C" w:rsidRPr="003573FB" w14:paraId="24108855" w14:textId="77777777" w:rsidTr="004E6C12">
        <w:trPr>
          <w:trHeight w:val="50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6EC42C4" w14:textId="4D4D6349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  <w:b/>
                <w:bCs/>
                <w:color w:val="000000"/>
              </w:rPr>
              <w:t>Chemical compound, drug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0CA35D1" w14:textId="2EE791D1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  <w:bCs/>
              </w:rPr>
              <w:t>ATP</w:t>
            </w:r>
            <w:r w:rsidRPr="003573FB">
              <w:rPr>
                <w:rFonts w:ascii="Arial" w:hAnsi="Arial" w:cs="Arial"/>
                <w:bCs/>
              </w:rPr>
              <w:sym w:font="Symbol" w:char="F067"/>
            </w:r>
            <w:r w:rsidRPr="003573FB">
              <w:rPr>
                <w:rFonts w:ascii="Arial" w:hAnsi="Arial" w:cs="Arial"/>
                <w:bCs/>
              </w:rPr>
              <w:t xml:space="preserve">S 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87F59E3" w14:textId="7CCF9E6A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  <w:bCs/>
              </w:rPr>
              <w:t>Abcam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8A80D78" w14:textId="63C1E38E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Cat# ab138911</w:t>
            </w: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2196A52" w14:textId="77777777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</w:p>
        </w:tc>
      </w:tr>
      <w:tr w:rsidR="0069159C" w:rsidRPr="003573FB" w14:paraId="06DBCF03" w14:textId="77777777" w:rsidTr="004E6C12">
        <w:trPr>
          <w:trHeight w:val="50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94AF5BB" w14:textId="60EFC915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  <w:b/>
                <w:bCs/>
                <w:color w:val="000000"/>
              </w:rPr>
              <w:t>Chemical compound, drug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BC1D10A" w14:textId="6A52A2B0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  <w:bCs/>
              </w:rPr>
              <w:t>P-</w:t>
            </w:r>
            <w:proofErr w:type="spellStart"/>
            <w:r w:rsidRPr="003573FB">
              <w:rPr>
                <w:rFonts w:ascii="Arial" w:hAnsi="Arial" w:cs="Arial"/>
                <w:bCs/>
              </w:rPr>
              <w:t>nitrobenzyl</w:t>
            </w:r>
            <w:proofErr w:type="spellEnd"/>
            <w:r w:rsidRPr="003573FB">
              <w:rPr>
                <w:rFonts w:ascii="Arial" w:hAnsi="Arial" w:cs="Arial"/>
                <w:bCs/>
              </w:rPr>
              <w:t xml:space="preserve"> mesylate (PNBM)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57D38C3" w14:textId="26559FB7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  <w:bCs/>
              </w:rPr>
              <w:t>Abcam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FF7594B" w14:textId="61B037FF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 xml:space="preserve">  Cat# ab138910</w:t>
            </w: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F2984E3" w14:textId="77777777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</w:p>
        </w:tc>
      </w:tr>
      <w:tr w:rsidR="0069159C" w:rsidRPr="003573FB" w14:paraId="351EEB11" w14:textId="77777777" w:rsidTr="004E6C12">
        <w:trPr>
          <w:trHeight w:val="50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9A151B3" w14:textId="691B754C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  <w:b/>
                <w:bCs/>
                <w:color w:val="000000"/>
              </w:rPr>
              <w:t>Chemical compound, drug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CC80EEC" w14:textId="24DE3CF3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 xml:space="preserve">Dimethyl sulfoxide (DMSO) 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1F17E34" w14:textId="10CD4F21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Sigma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85CF2EE" w14:textId="77777777" w:rsidR="0069159C" w:rsidRPr="003573FB" w:rsidRDefault="0069159C" w:rsidP="00BE6FF3">
            <w:pPr>
              <w:rPr>
                <w:rFonts w:ascii="Arial" w:hAnsi="Arial" w:cs="Arial"/>
                <w:sz w:val="20"/>
                <w:szCs w:val="20"/>
              </w:rPr>
            </w:pPr>
            <w:r w:rsidRPr="003573FB">
              <w:rPr>
                <w:rFonts w:ascii="Arial" w:hAnsi="Arial" w:cs="Arial"/>
                <w:sz w:val="20"/>
                <w:szCs w:val="20"/>
              </w:rPr>
              <w:t xml:space="preserve">  Cat# D4540</w:t>
            </w:r>
          </w:p>
          <w:p w14:paraId="48835E24" w14:textId="2F6171F1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2BF6F54" w14:textId="77777777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</w:p>
        </w:tc>
      </w:tr>
      <w:tr w:rsidR="0069159C" w:rsidRPr="003573FB" w14:paraId="7636E0A4" w14:textId="77777777" w:rsidTr="004E6C12">
        <w:trPr>
          <w:trHeight w:val="50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E2CC742" w14:textId="2FA072DE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  <w:b/>
                <w:bCs/>
                <w:color w:val="000000"/>
              </w:rPr>
              <w:t>Chemical compound, drug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6E5383F" w14:textId="37251B5D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 xml:space="preserve">Lipofectamine 2000 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2AB99BB" w14:textId="428AD206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Life Technologies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C359AC3" w14:textId="62A80286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Cat# 11668019</w:t>
            </w: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F7F002E" w14:textId="77777777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</w:p>
        </w:tc>
      </w:tr>
      <w:tr w:rsidR="0069159C" w:rsidRPr="003573FB" w14:paraId="431AEB42" w14:textId="77777777" w:rsidTr="004E6C12">
        <w:trPr>
          <w:trHeight w:val="50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254DE34" w14:textId="5A63BEBB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  <w:b/>
                <w:bCs/>
                <w:color w:val="000000"/>
              </w:rPr>
              <w:t>Chemical compound, drug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CDD36A5" w14:textId="6BD85EE1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 xml:space="preserve">Polybrene 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D865C44" w14:textId="72DE036F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Santa Cruz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68E6E27" w14:textId="312D59B8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Cat# sc-134220</w:t>
            </w: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12492A8" w14:textId="77777777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</w:p>
        </w:tc>
      </w:tr>
      <w:tr w:rsidR="0069159C" w:rsidRPr="003573FB" w14:paraId="57A360B0" w14:textId="77777777" w:rsidTr="004E6C12">
        <w:trPr>
          <w:trHeight w:val="50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AC00D9A" w14:textId="74C9E3CA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  <w:b/>
                <w:bCs/>
                <w:color w:val="000000"/>
              </w:rPr>
              <w:t>Chemical compound, drug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4D6C9DA" w14:textId="017300D5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 xml:space="preserve">Puromycin 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F0A823E" w14:textId="25332B52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Sigma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1335A64" w14:textId="3BB87673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Cat# P8833</w:t>
            </w: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A1F8E4F" w14:textId="77777777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</w:p>
        </w:tc>
      </w:tr>
      <w:tr w:rsidR="0069159C" w:rsidRPr="003573FB" w14:paraId="4D1101B4" w14:textId="77777777" w:rsidTr="004E6C12">
        <w:trPr>
          <w:trHeight w:val="50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1C120AC" w14:textId="09CC5E72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  <w:b/>
                <w:bCs/>
                <w:color w:val="000000"/>
              </w:rPr>
              <w:t>Chemical compound, drug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90F2D11" w14:textId="1389E9A7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proofErr w:type="spellStart"/>
            <w:r w:rsidRPr="003573FB">
              <w:rPr>
                <w:rFonts w:ascii="Arial" w:hAnsi="Arial" w:cs="Arial"/>
              </w:rPr>
              <w:t>Blasticidin</w:t>
            </w:r>
            <w:proofErr w:type="spellEnd"/>
            <w:r w:rsidRPr="003573FB">
              <w:rPr>
                <w:rFonts w:ascii="Arial" w:hAnsi="Arial" w:cs="Arial"/>
              </w:rPr>
              <w:t xml:space="preserve"> 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640C310" w14:textId="11EF0021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proofErr w:type="spellStart"/>
            <w:r w:rsidRPr="003573FB">
              <w:rPr>
                <w:rFonts w:ascii="Arial" w:hAnsi="Arial" w:cs="Arial"/>
              </w:rPr>
              <w:t>Invivogen</w:t>
            </w:r>
            <w:proofErr w:type="spellEnd"/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D880724" w14:textId="17814E56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Cat# ant-bl-05</w:t>
            </w: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686D11D" w14:textId="77777777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</w:p>
        </w:tc>
      </w:tr>
      <w:tr w:rsidR="0069159C" w:rsidRPr="003573FB" w14:paraId="04C6BB55" w14:textId="77777777" w:rsidTr="004E6C12">
        <w:trPr>
          <w:trHeight w:val="50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07B2AC3" w14:textId="5D0D9DED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  <w:b/>
                <w:bCs/>
                <w:color w:val="000000"/>
              </w:rPr>
              <w:t>Chemical compound, drug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024428C" w14:textId="6DFDDF3F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 xml:space="preserve">Neomycin 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A19C82D" w14:textId="70C9758D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Sigma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A2165F3" w14:textId="182E4D01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Cat# N1142</w:t>
            </w: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E510200" w14:textId="77777777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</w:p>
        </w:tc>
      </w:tr>
      <w:tr w:rsidR="0069159C" w:rsidRPr="003573FB" w14:paraId="0E8D3F75" w14:textId="77777777" w:rsidTr="004E6C12">
        <w:trPr>
          <w:trHeight w:val="50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70D4CC5" w14:textId="7871AF0C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  <w:b/>
                <w:bCs/>
                <w:color w:val="000000"/>
              </w:rPr>
              <w:t>Chemical compound, drug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44717CE" w14:textId="2F434B76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 xml:space="preserve">Hygromycin 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6690571" w14:textId="3B2BAD5E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Santa Cruz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6027E18" w14:textId="3AD27F93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Cat# H3274</w:t>
            </w: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8AC217B" w14:textId="77777777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</w:p>
        </w:tc>
      </w:tr>
      <w:tr w:rsidR="0069159C" w:rsidRPr="003573FB" w14:paraId="5528E5D2" w14:textId="77777777" w:rsidTr="004E6C12">
        <w:trPr>
          <w:trHeight w:val="50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BC821D3" w14:textId="7A3986D3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  <w:b/>
                <w:bCs/>
                <w:color w:val="000000"/>
              </w:rPr>
              <w:lastRenderedPageBreak/>
              <w:t>Commercial assay, kit</w:t>
            </w:r>
            <w:r w:rsidRPr="003573FB">
              <w:rPr>
                <w:rFonts w:ascii="Arial" w:hAnsi="Arial" w:cs="Arial"/>
                <w:color w:val="000000"/>
              </w:rPr>
              <w:t xml:space="preserve"> 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7C68FF1" w14:textId="01B5ED7B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  <w:bCs/>
              </w:rPr>
              <w:t>PP2A Immunoprecipitation Phosphatase Assay Kit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78CE6CC" w14:textId="0F978190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  <w:bCs/>
              </w:rPr>
              <w:t>Millipore Sigma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37ED635" w14:textId="65D599FB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  <w:bCs/>
              </w:rPr>
              <w:t>Cat# 17-313</w:t>
            </w: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3EC8EA3" w14:textId="77777777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</w:p>
        </w:tc>
      </w:tr>
      <w:tr w:rsidR="0069159C" w:rsidRPr="003573FB" w14:paraId="5F743A93" w14:textId="77777777" w:rsidTr="004E6C12">
        <w:trPr>
          <w:trHeight w:val="50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D0584A1" w14:textId="4C5D1E4F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  <w:b/>
                <w:bCs/>
                <w:color w:val="000000"/>
              </w:rPr>
              <w:t>Commercial assay, kit</w:t>
            </w:r>
            <w:r w:rsidRPr="003573FB">
              <w:rPr>
                <w:rFonts w:ascii="Arial" w:hAnsi="Arial" w:cs="Arial"/>
                <w:color w:val="000000"/>
              </w:rPr>
              <w:t xml:space="preserve"> 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7BDD812" w14:textId="3672DBAA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Silver staining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9172499" w14:textId="171CB1D4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GE Healthcare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7E3D761" w14:textId="7995AA0F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Cat# 17-1150-01</w:t>
            </w: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ACA56E4" w14:textId="77777777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</w:p>
        </w:tc>
      </w:tr>
      <w:tr w:rsidR="0069159C" w:rsidRPr="003573FB" w14:paraId="6E6E6A43" w14:textId="77777777" w:rsidTr="004E6C12">
        <w:trPr>
          <w:trHeight w:val="50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8F7F9C4" w14:textId="7E7B707F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  <w:b/>
                <w:bCs/>
                <w:color w:val="000000"/>
              </w:rPr>
              <w:t>Commercial assay, kit</w:t>
            </w:r>
            <w:r w:rsidRPr="003573FB">
              <w:rPr>
                <w:rFonts w:ascii="Arial" w:hAnsi="Arial" w:cs="Arial"/>
                <w:color w:val="000000"/>
              </w:rPr>
              <w:t xml:space="preserve"> 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C3577F2" w14:textId="380BED67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proofErr w:type="spellStart"/>
            <w:r w:rsidRPr="003573FB">
              <w:rPr>
                <w:rFonts w:ascii="Arial" w:hAnsi="Arial" w:cs="Arial"/>
                <w:bCs/>
              </w:rPr>
              <w:t>QuikChange</w:t>
            </w:r>
            <w:proofErr w:type="spellEnd"/>
            <w:r w:rsidRPr="003573FB">
              <w:rPr>
                <w:rFonts w:ascii="Arial" w:hAnsi="Arial" w:cs="Arial"/>
                <w:bCs/>
              </w:rPr>
              <w:t xml:space="preserve"> XL II site-directed mutagenesis kit 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A474B0B" w14:textId="4AD9A084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Agilent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C16AD74" w14:textId="20545E9D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Cat# #200521</w:t>
            </w: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D09076B" w14:textId="77777777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</w:p>
        </w:tc>
      </w:tr>
      <w:tr w:rsidR="0069159C" w:rsidRPr="003573FB" w14:paraId="1365E414" w14:textId="77777777" w:rsidTr="004E6C12">
        <w:trPr>
          <w:trHeight w:val="50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F316C6C" w14:textId="2AAAF829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  <w:b/>
                <w:bCs/>
                <w:color w:val="000000"/>
              </w:rPr>
            </w:pPr>
            <w:r w:rsidRPr="003573FB">
              <w:rPr>
                <w:rFonts w:ascii="Arial" w:hAnsi="Arial" w:cs="Arial"/>
                <w:b/>
                <w:bCs/>
                <w:color w:val="000000"/>
              </w:rPr>
              <w:t>Commercial assay, kit</w:t>
            </w:r>
            <w:r w:rsidRPr="003573FB">
              <w:rPr>
                <w:rFonts w:ascii="Arial" w:hAnsi="Arial" w:cs="Arial"/>
                <w:color w:val="000000"/>
              </w:rPr>
              <w:t xml:space="preserve"> 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61917F7" w14:textId="037FA2D4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bCs/>
              </w:rPr>
            </w:pPr>
            <w:r w:rsidRPr="003573FB">
              <w:rPr>
                <w:rFonts w:ascii="Arial" w:hAnsi="Arial" w:cs="Arial"/>
              </w:rPr>
              <w:t xml:space="preserve">Gateway™ BP </w:t>
            </w:r>
            <w:proofErr w:type="spellStart"/>
            <w:r w:rsidRPr="003573FB">
              <w:rPr>
                <w:rFonts w:ascii="Arial" w:hAnsi="Arial" w:cs="Arial"/>
              </w:rPr>
              <w:t>Clonase</w:t>
            </w:r>
            <w:proofErr w:type="spellEnd"/>
            <w:r w:rsidRPr="003573FB">
              <w:rPr>
                <w:rFonts w:ascii="Arial" w:hAnsi="Arial" w:cs="Arial"/>
              </w:rPr>
              <w:t>™ II Enzyme mix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BB9496E" w14:textId="6A15D265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Invitrogen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E42CD9D" w14:textId="331E8737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Cat# 11789020</w:t>
            </w: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3D6D2E7" w14:textId="77777777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</w:p>
        </w:tc>
      </w:tr>
      <w:tr w:rsidR="0069159C" w:rsidRPr="003573FB" w14:paraId="7B809DD6" w14:textId="77777777" w:rsidTr="004E6C12">
        <w:trPr>
          <w:trHeight w:val="50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6EB85FE" w14:textId="760884CF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  <w:b/>
                <w:bCs/>
                <w:color w:val="000000"/>
              </w:rPr>
            </w:pPr>
            <w:r w:rsidRPr="003573FB">
              <w:rPr>
                <w:rFonts w:ascii="Arial" w:hAnsi="Arial" w:cs="Arial"/>
                <w:b/>
                <w:bCs/>
                <w:color w:val="000000"/>
              </w:rPr>
              <w:t>Commercial assay, kit</w:t>
            </w:r>
            <w:r w:rsidRPr="003573FB">
              <w:rPr>
                <w:rFonts w:ascii="Arial" w:hAnsi="Arial" w:cs="Arial"/>
                <w:color w:val="000000"/>
              </w:rPr>
              <w:t xml:space="preserve"> 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48039FD" w14:textId="70CE6645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bCs/>
              </w:rPr>
            </w:pPr>
            <w:r w:rsidRPr="003573FB">
              <w:rPr>
                <w:rFonts w:ascii="Arial" w:hAnsi="Arial" w:cs="Arial"/>
              </w:rPr>
              <w:t xml:space="preserve">Gateway™ LR </w:t>
            </w:r>
            <w:proofErr w:type="spellStart"/>
            <w:r w:rsidRPr="003573FB">
              <w:rPr>
                <w:rFonts w:ascii="Arial" w:hAnsi="Arial" w:cs="Arial"/>
              </w:rPr>
              <w:t>Clonase</w:t>
            </w:r>
            <w:proofErr w:type="spellEnd"/>
            <w:r w:rsidRPr="003573FB">
              <w:rPr>
                <w:rFonts w:ascii="Arial" w:hAnsi="Arial" w:cs="Arial"/>
              </w:rPr>
              <w:t>™ II Enzyme mix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63D7B25" w14:textId="77987138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Invitrogen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FAA2B49" w14:textId="60BFEF76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Cat# 11791100</w:t>
            </w: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E4B5821" w14:textId="77777777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</w:p>
        </w:tc>
      </w:tr>
      <w:tr w:rsidR="0069159C" w:rsidRPr="003573FB" w14:paraId="4C2EB102" w14:textId="77777777" w:rsidTr="004E6C12">
        <w:trPr>
          <w:trHeight w:val="50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0340F42" w14:textId="7D8E6722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  <w:b/>
                <w:bCs/>
                <w:color w:val="000000"/>
              </w:rPr>
            </w:pPr>
            <w:r w:rsidRPr="003573FB">
              <w:rPr>
                <w:rFonts w:ascii="Arial" w:hAnsi="Arial" w:cs="Arial"/>
                <w:b/>
                <w:bCs/>
                <w:color w:val="000000"/>
              </w:rPr>
              <w:t>Recombinant DNA reagent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83A1BD6" w14:textId="2CAC37F6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bCs/>
              </w:rPr>
            </w:pPr>
            <w:r w:rsidRPr="003573FB">
              <w:rPr>
                <w:rFonts w:ascii="Arial" w:hAnsi="Arial" w:cs="Arial"/>
                <w:bCs/>
                <w:color w:val="000000" w:themeColor="text1"/>
              </w:rPr>
              <w:t>lentiCRISPRv2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84AB7D0" w14:textId="1DEF8F20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proofErr w:type="spellStart"/>
            <w:r w:rsidRPr="003573FB">
              <w:rPr>
                <w:rFonts w:ascii="Arial" w:hAnsi="Arial" w:cs="Arial"/>
              </w:rPr>
              <w:t>Addgene</w:t>
            </w:r>
            <w:proofErr w:type="spellEnd"/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57A5C96" w14:textId="1C9ECB31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52961</w:t>
            </w: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23EBEE8" w14:textId="77777777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</w:p>
        </w:tc>
      </w:tr>
      <w:tr w:rsidR="0069159C" w:rsidRPr="003573FB" w14:paraId="2BC659D7" w14:textId="77777777" w:rsidTr="004E6C12">
        <w:trPr>
          <w:trHeight w:val="50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64974B1" w14:textId="15AA6AAA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  <w:b/>
                <w:bCs/>
                <w:color w:val="000000"/>
              </w:rPr>
            </w:pPr>
            <w:r w:rsidRPr="003573FB">
              <w:rPr>
                <w:rFonts w:ascii="Arial" w:hAnsi="Arial" w:cs="Arial"/>
                <w:b/>
                <w:bCs/>
                <w:color w:val="000000"/>
              </w:rPr>
              <w:t>Recombinant DNA reagent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B0E7169" w14:textId="0DB9AB10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bCs/>
              </w:rPr>
            </w:pPr>
            <w:r w:rsidRPr="003573FB">
              <w:rPr>
                <w:rFonts w:ascii="Arial" w:hAnsi="Arial" w:cs="Arial"/>
              </w:rPr>
              <w:t>MSCV-N-terminal-Flag-HA-IRES-PURO (NTAP)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4218B15" w14:textId="1F723C7A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proofErr w:type="spellStart"/>
            <w:r w:rsidRPr="003573FB">
              <w:rPr>
                <w:rFonts w:ascii="Arial" w:hAnsi="Arial" w:cs="Arial"/>
              </w:rPr>
              <w:t>Addgene</w:t>
            </w:r>
            <w:proofErr w:type="spellEnd"/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5E1787A" w14:textId="59C58D9E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41033</w:t>
            </w: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5D79D9D" w14:textId="77777777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</w:p>
        </w:tc>
      </w:tr>
      <w:tr w:rsidR="0069159C" w:rsidRPr="003573FB" w14:paraId="498D0E45" w14:textId="77777777" w:rsidTr="004E6C12">
        <w:trPr>
          <w:trHeight w:val="50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37163B8" w14:textId="6BBC3447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  <w:b/>
                <w:bCs/>
                <w:color w:val="000000"/>
              </w:rPr>
            </w:pPr>
            <w:r w:rsidRPr="003573FB">
              <w:rPr>
                <w:rFonts w:ascii="Arial" w:hAnsi="Arial" w:cs="Arial"/>
                <w:b/>
                <w:bCs/>
                <w:color w:val="000000"/>
              </w:rPr>
              <w:t>Recombinant DNA reagent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00B8925" w14:textId="4869674D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bCs/>
              </w:rPr>
            </w:pPr>
            <w:r w:rsidRPr="003573FB">
              <w:rPr>
                <w:rFonts w:ascii="Arial" w:hAnsi="Arial" w:cs="Arial"/>
              </w:rPr>
              <w:t>MSCV-C-terminal-Flag-HA-IRES-PURO (CTAP)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59941A9" w14:textId="14E04640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Berrios et al. 2015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378B57A" w14:textId="7AF3B041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8D6F54A" w14:textId="77777777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</w:p>
        </w:tc>
      </w:tr>
      <w:tr w:rsidR="0069159C" w:rsidRPr="003573FB" w14:paraId="0DFBEE2A" w14:textId="77777777" w:rsidTr="004E6C12">
        <w:trPr>
          <w:trHeight w:val="50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369469B" w14:textId="16432B59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  <w:b/>
                <w:bCs/>
                <w:color w:val="000000"/>
              </w:rPr>
            </w:pPr>
            <w:r w:rsidRPr="00C44728">
              <w:rPr>
                <w:rFonts w:ascii="Arial" w:hAnsi="Arial" w:cs="Arial"/>
                <w:b/>
                <w:bCs/>
                <w:color w:val="000000"/>
              </w:rPr>
              <w:t>Recombinant DNA reagent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8C68479" w14:textId="762B2D9C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bCs/>
              </w:rPr>
            </w:pPr>
            <w:r w:rsidRPr="003573FB">
              <w:rPr>
                <w:rFonts w:ascii="Arial" w:hAnsi="Arial" w:cs="Arial"/>
              </w:rPr>
              <w:t>MSCV-C-terminal-Flag-HA-IRES-PURO (CTAP)</w:t>
            </w:r>
            <w:r>
              <w:rPr>
                <w:rFonts w:ascii="Arial" w:hAnsi="Arial" w:cs="Arial"/>
              </w:rPr>
              <w:t>-</w:t>
            </w:r>
            <w:r w:rsidRPr="003573FB">
              <w:rPr>
                <w:rFonts w:ascii="Arial" w:hAnsi="Arial" w:cs="Arial"/>
              </w:rPr>
              <w:t xml:space="preserve"> SV40 ST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2D4D978" w14:textId="1A1D889B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This study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AA79D52" w14:textId="585A0652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B4B2CA0" w14:textId="77777777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</w:p>
        </w:tc>
      </w:tr>
      <w:tr w:rsidR="0069159C" w:rsidRPr="003573FB" w14:paraId="542D0B80" w14:textId="77777777" w:rsidTr="004E6C12">
        <w:trPr>
          <w:trHeight w:val="50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4EC7470" w14:textId="149BBF12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  <w:b/>
                <w:bCs/>
                <w:color w:val="000000"/>
              </w:rPr>
            </w:pPr>
            <w:r w:rsidRPr="00C44728">
              <w:rPr>
                <w:rFonts w:ascii="Arial" w:hAnsi="Arial" w:cs="Arial"/>
                <w:b/>
                <w:bCs/>
                <w:color w:val="000000"/>
              </w:rPr>
              <w:t>Recombinant DNA reagent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E3BA27C" w14:textId="6717CD77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bCs/>
              </w:rPr>
            </w:pPr>
            <w:r w:rsidRPr="003573FB">
              <w:rPr>
                <w:rFonts w:ascii="Arial" w:hAnsi="Arial" w:cs="Arial"/>
              </w:rPr>
              <w:t>MSCV-C-terminal-Flag-HA-IRES-PURO (CTAP)</w:t>
            </w:r>
            <w:r>
              <w:rPr>
                <w:rFonts w:ascii="Arial" w:hAnsi="Arial" w:cs="Arial"/>
              </w:rPr>
              <w:t>-</w:t>
            </w:r>
            <w:r w:rsidRPr="003573FB">
              <w:rPr>
                <w:rFonts w:ascii="Arial" w:hAnsi="Arial" w:cs="Arial"/>
              </w:rPr>
              <w:t xml:space="preserve"> </w:t>
            </w:r>
            <w:r>
              <w:rPr>
                <w:rFonts w:ascii="Arial" w:hAnsi="Arial" w:cs="Arial"/>
              </w:rPr>
              <w:t>JCV-CY</w:t>
            </w:r>
            <w:r w:rsidRPr="003573FB">
              <w:rPr>
                <w:rFonts w:ascii="Arial" w:hAnsi="Arial" w:cs="Arial"/>
              </w:rPr>
              <w:t xml:space="preserve"> ST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0D558EB" w14:textId="7B5D3F04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1623E5">
              <w:rPr>
                <w:rFonts w:ascii="Arial" w:hAnsi="Arial" w:cs="Arial"/>
              </w:rPr>
              <w:t>This study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3C12275" w14:textId="77777777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353E2B5" w14:textId="77777777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</w:p>
        </w:tc>
      </w:tr>
      <w:tr w:rsidR="0069159C" w:rsidRPr="003573FB" w14:paraId="661838FF" w14:textId="77777777" w:rsidTr="004E6C12">
        <w:trPr>
          <w:trHeight w:val="50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21AE341" w14:textId="28B408B6" w:rsidR="0069159C" w:rsidRPr="003573FB" w:rsidRDefault="0069159C" w:rsidP="00845BA9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  <w:b/>
                <w:bCs/>
                <w:color w:val="000000"/>
              </w:rPr>
            </w:pPr>
            <w:r w:rsidRPr="00C44728">
              <w:rPr>
                <w:rFonts w:ascii="Arial" w:hAnsi="Arial" w:cs="Arial"/>
                <w:b/>
                <w:bCs/>
                <w:color w:val="000000"/>
              </w:rPr>
              <w:t>Recombinant DNA reagent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C8D1F64" w14:textId="41795804" w:rsidR="0069159C" w:rsidRPr="003573FB" w:rsidRDefault="0069159C" w:rsidP="00845BA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MSCV-C-terminal-Flag-HA-IRES-PURO (CTAP)</w:t>
            </w:r>
            <w:r>
              <w:rPr>
                <w:rFonts w:ascii="Arial" w:hAnsi="Arial" w:cs="Arial"/>
              </w:rPr>
              <w:t>-</w:t>
            </w:r>
            <w:r w:rsidRPr="003573FB">
              <w:rPr>
                <w:rFonts w:ascii="Arial" w:hAnsi="Arial" w:cs="Arial"/>
              </w:rPr>
              <w:t xml:space="preserve"> </w:t>
            </w:r>
            <w:r>
              <w:rPr>
                <w:rFonts w:ascii="Arial" w:hAnsi="Arial" w:cs="Arial"/>
              </w:rPr>
              <w:t>JCV-mad1</w:t>
            </w:r>
            <w:r w:rsidRPr="003573FB">
              <w:rPr>
                <w:rFonts w:ascii="Arial" w:hAnsi="Arial" w:cs="Arial"/>
              </w:rPr>
              <w:t xml:space="preserve"> ST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CF9ECAA" w14:textId="154AC269" w:rsidR="0069159C" w:rsidRPr="003573FB" w:rsidRDefault="0069159C" w:rsidP="00845BA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1623E5">
              <w:rPr>
                <w:rFonts w:ascii="Arial" w:hAnsi="Arial" w:cs="Arial"/>
              </w:rPr>
              <w:t>This study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AF8E51D" w14:textId="77777777" w:rsidR="0069159C" w:rsidRPr="003573FB" w:rsidRDefault="0069159C" w:rsidP="00845BA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97A5B94" w14:textId="77777777" w:rsidR="0069159C" w:rsidRPr="003573FB" w:rsidRDefault="0069159C" w:rsidP="00845BA9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</w:p>
        </w:tc>
      </w:tr>
      <w:tr w:rsidR="0069159C" w:rsidRPr="003573FB" w14:paraId="52AA2764" w14:textId="77777777" w:rsidTr="004E6C12">
        <w:trPr>
          <w:trHeight w:val="50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8133A17" w14:textId="5654CE1C" w:rsidR="0069159C" w:rsidRPr="003573FB" w:rsidRDefault="0069159C" w:rsidP="00845BA9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  <w:b/>
                <w:bCs/>
                <w:color w:val="000000"/>
              </w:rPr>
            </w:pPr>
            <w:r w:rsidRPr="00C44728">
              <w:rPr>
                <w:rFonts w:ascii="Arial" w:hAnsi="Arial" w:cs="Arial"/>
                <w:b/>
                <w:bCs/>
                <w:color w:val="000000"/>
              </w:rPr>
              <w:t>Recombinant DNA reagent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4A86922" w14:textId="115E7FFC" w:rsidR="0069159C" w:rsidRPr="003573FB" w:rsidRDefault="0069159C" w:rsidP="00845BA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MSCV-C-terminal-Flag-HA-IRES-PURO (CTAP)</w:t>
            </w:r>
            <w:r>
              <w:rPr>
                <w:rFonts w:ascii="Arial" w:hAnsi="Arial" w:cs="Arial"/>
              </w:rPr>
              <w:t>-BKV</w:t>
            </w:r>
            <w:r w:rsidRPr="003573FB">
              <w:rPr>
                <w:rFonts w:ascii="Arial" w:hAnsi="Arial" w:cs="Arial"/>
              </w:rPr>
              <w:t xml:space="preserve"> ST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BD622F4" w14:textId="246E8DEB" w:rsidR="0069159C" w:rsidRPr="003573FB" w:rsidRDefault="0069159C" w:rsidP="00845BA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1623E5">
              <w:rPr>
                <w:rFonts w:ascii="Arial" w:hAnsi="Arial" w:cs="Arial"/>
              </w:rPr>
              <w:t>This study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107D02B" w14:textId="77777777" w:rsidR="0069159C" w:rsidRPr="003573FB" w:rsidRDefault="0069159C" w:rsidP="00845BA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3C9E02E" w14:textId="77777777" w:rsidR="0069159C" w:rsidRPr="003573FB" w:rsidRDefault="0069159C" w:rsidP="00845BA9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</w:p>
        </w:tc>
      </w:tr>
      <w:tr w:rsidR="0069159C" w:rsidRPr="003573FB" w14:paraId="31308093" w14:textId="77777777" w:rsidTr="004E6C12">
        <w:trPr>
          <w:trHeight w:val="50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E14263D" w14:textId="08C05943" w:rsidR="0069159C" w:rsidRPr="003573FB" w:rsidRDefault="0069159C" w:rsidP="00845BA9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  <w:b/>
                <w:bCs/>
                <w:color w:val="000000"/>
              </w:rPr>
            </w:pPr>
            <w:r w:rsidRPr="00C44728">
              <w:rPr>
                <w:rFonts w:ascii="Arial" w:hAnsi="Arial" w:cs="Arial"/>
                <w:b/>
                <w:bCs/>
                <w:color w:val="000000"/>
              </w:rPr>
              <w:t>Recombinant DNA reagent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60BE6E7" w14:textId="17DC08C2" w:rsidR="0069159C" w:rsidRPr="003573FB" w:rsidRDefault="0069159C" w:rsidP="00845BA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MSCV-C-terminal-Flag-HA-IRES-PURO (CTAP)</w:t>
            </w:r>
            <w:r>
              <w:rPr>
                <w:rFonts w:ascii="Arial" w:hAnsi="Arial" w:cs="Arial"/>
              </w:rPr>
              <w:t>-</w:t>
            </w:r>
            <w:r w:rsidRPr="003573FB">
              <w:rPr>
                <w:rFonts w:ascii="Arial" w:hAnsi="Arial" w:cs="Arial"/>
              </w:rPr>
              <w:t xml:space="preserve"> </w:t>
            </w:r>
            <w:r>
              <w:rPr>
                <w:rFonts w:ascii="Arial" w:hAnsi="Arial" w:cs="Arial"/>
              </w:rPr>
              <w:t xml:space="preserve">SV40 </w:t>
            </w:r>
            <w:r w:rsidRPr="003573FB">
              <w:rPr>
                <w:rFonts w:ascii="Arial" w:hAnsi="Arial" w:cs="Arial"/>
              </w:rPr>
              <w:t>ST</w:t>
            </w:r>
            <w:r>
              <w:rPr>
                <w:rFonts w:ascii="Arial" w:hAnsi="Arial" w:cs="Arial"/>
              </w:rPr>
              <w:t>-R21A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1A5DF64" w14:textId="556B171A" w:rsidR="0069159C" w:rsidRPr="003573FB" w:rsidRDefault="0069159C" w:rsidP="00845BA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1623E5">
              <w:rPr>
                <w:rFonts w:ascii="Arial" w:hAnsi="Arial" w:cs="Arial"/>
              </w:rPr>
              <w:t>This study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377F75D" w14:textId="77777777" w:rsidR="0069159C" w:rsidRPr="003573FB" w:rsidRDefault="0069159C" w:rsidP="00845BA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C59842D" w14:textId="77777777" w:rsidR="0069159C" w:rsidRPr="003573FB" w:rsidRDefault="0069159C" w:rsidP="00845BA9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</w:p>
        </w:tc>
      </w:tr>
      <w:tr w:rsidR="0069159C" w:rsidRPr="003573FB" w14:paraId="7AD76110" w14:textId="77777777" w:rsidTr="004E6C12">
        <w:trPr>
          <w:trHeight w:val="50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CC15328" w14:textId="3618B9E2" w:rsidR="0069159C" w:rsidRPr="003573FB" w:rsidRDefault="0069159C" w:rsidP="00845BA9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  <w:b/>
                <w:bCs/>
                <w:color w:val="000000"/>
              </w:rPr>
            </w:pPr>
            <w:r w:rsidRPr="00C44728">
              <w:rPr>
                <w:rFonts w:ascii="Arial" w:hAnsi="Arial" w:cs="Arial"/>
                <w:b/>
                <w:bCs/>
                <w:color w:val="000000"/>
              </w:rPr>
              <w:t>Recombinant DNA reagent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F9FF183" w14:textId="29ADFE1B" w:rsidR="0069159C" w:rsidRPr="003573FB" w:rsidRDefault="0069159C" w:rsidP="00845BA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MSCV-C-terminal-Flag-HA-IRES-PURO (CTAP)</w:t>
            </w:r>
            <w:r>
              <w:rPr>
                <w:rFonts w:ascii="Arial" w:hAnsi="Arial" w:cs="Arial"/>
              </w:rPr>
              <w:t>-</w:t>
            </w:r>
            <w:r w:rsidRPr="003573FB">
              <w:rPr>
                <w:rFonts w:ascii="Arial" w:hAnsi="Arial" w:cs="Arial"/>
              </w:rPr>
              <w:t xml:space="preserve"> </w:t>
            </w:r>
            <w:r>
              <w:rPr>
                <w:rFonts w:ascii="Arial" w:hAnsi="Arial" w:cs="Arial"/>
              </w:rPr>
              <w:t xml:space="preserve">SV40 </w:t>
            </w:r>
            <w:r w:rsidRPr="003573FB">
              <w:rPr>
                <w:rFonts w:ascii="Arial" w:hAnsi="Arial" w:cs="Arial"/>
              </w:rPr>
              <w:t>ST</w:t>
            </w:r>
            <w:r>
              <w:rPr>
                <w:rFonts w:ascii="Arial" w:hAnsi="Arial" w:cs="Arial"/>
              </w:rPr>
              <w:t>-W147A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600E91D" w14:textId="208666B5" w:rsidR="0069159C" w:rsidRPr="003573FB" w:rsidRDefault="0069159C" w:rsidP="00845BA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1623E5">
              <w:rPr>
                <w:rFonts w:ascii="Arial" w:hAnsi="Arial" w:cs="Arial"/>
              </w:rPr>
              <w:t>This study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BFBABB0" w14:textId="77777777" w:rsidR="0069159C" w:rsidRPr="003573FB" w:rsidRDefault="0069159C" w:rsidP="00845BA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0F67AF2" w14:textId="77777777" w:rsidR="0069159C" w:rsidRPr="003573FB" w:rsidRDefault="0069159C" w:rsidP="00845BA9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</w:p>
        </w:tc>
      </w:tr>
      <w:tr w:rsidR="0069159C" w:rsidRPr="003573FB" w14:paraId="0F339404" w14:textId="77777777" w:rsidTr="004E6C12">
        <w:trPr>
          <w:trHeight w:val="50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24D528E" w14:textId="3EE723C7" w:rsidR="0069159C" w:rsidRPr="003573FB" w:rsidRDefault="0069159C" w:rsidP="00845BA9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  <w:b/>
                <w:bCs/>
                <w:color w:val="000000"/>
              </w:rPr>
            </w:pPr>
            <w:r w:rsidRPr="00C44728">
              <w:rPr>
                <w:rFonts w:ascii="Arial" w:hAnsi="Arial" w:cs="Arial"/>
                <w:b/>
                <w:bCs/>
                <w:color w:val="000000"/>
              </w:rPr>
              <w:lastRenderedPageBreak/>
              <w:t>Recombinant DNA reagent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B65081F" w14:textId="74BC5D66" w:rsidR="0069159C" w:rsidRPr="003573FB" w:rsidRDefault="0069159C" w:rsidP="00845BA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MSCV-C-terminal-Flag-HA-IRES-PURO (CTAP)</w:t>
            </w:r>
            <w:r>
              <w:rPr>
                <w:rFonts w:ascii="Arial" w:hAnsi="Arial" w:cs="Arial"/>
              </w:rPr>
              <w:t>-</w:t>
            </w:r>
            <w:r w:rsidRPr="003573FB">
              <w:rPr>
                <w:rFonts w:ascii="Arial" w:hAnsi="Arial" w:cs="Arial"/>
              </w:rPr>
              <w:t xml:space="preserve"> </w:t>
            </w:r>
            <w:r>
              <w:rPr>
                <w:rFonts w:ascii="Arial" w:hAnsi="Arial" w:cs="Arial"/>
              </w:rPr>
              <w:t xml:space="preserve">SV40 </w:t>
            </w:r>
            <w:r w:rsidRPr="003573FB">
              <w:rPr>
                <w:rFonts w:ascii="Arial" w:hAnsi="Arial" w:cs="Arial"/>
              </w:rPr>
              <w:t>ST</w:t>
            </w:r>
            <w:r>
              <w:rPr>
                <w:rFonts w:ascii="Arial" w:hAnsi="Arial" w:cs="Arial"/>
              </w:rPr>
              <w:t>-F148A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DF574BC" w14:textId="42A48104" w:rsidR="0069159C" w:rsidRPr="003573FB" w:rsidRDefault="0069159C" w:rsidP="00845BA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1623E5">
              <w:rPr>
                <w:rFonts w:ascii="Arial" w:hAnsi="Arial" w:cs="Arial"/>
              </w:rPr>
              <w:t>This study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C8C4A94" w14:textId="77777777" w:rsidR="0069159C" w:rsidRPr="003573FB" w:rsidRDefault="0069159C" w:rsidP="00845BA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D15FA64" w14:textId="77777777" w:rsidR="0069159C" w:rsidRPr="003573FB" w:rsidRDefault="0069159C" w:rsidP="00845BA9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</w:p>
        </w:tc>
      </w:tr>
      <w:tr w:rsidR="0069159C" w:rsidRPr="003573FB" w14:paraId="6E0A7AF8" w14:textId="77777777" w:rsidTr="004E6C12">
        <w:trPr>
          <w:trHeight w:val="50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8C20E15" w14:textId="74DD4E9F" w:rsidR="0069159C" w:rsidRPr="003573FB" w:rsidRDefault="0069159C" w:rsidP="00845BA9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  <w:b/>
                <w:bCs/>
                <w:color w:val="000000"/>
              </w:rPr>
            </w:pPr>
            <w:r w:rsidRPr="00C44728">
              <w:rPr>
                <w:rFonts w:ascii="Arial" w:hAnsi="Arial" w:cs="Arial"/>
                <w:b/>
                <w:bCs/>
                <w:color w:val="000000"/>
              </w:rPr>
              <w:t>Recombinant DNA reagent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7A3110C" w14:textId="4217DEB0" w:rsidR="0069159C" w:rsidRPr="003573FB" w:rsidRDefault="0069159C" w:rsidP="00845BA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MSCV-C-terminal-Flag-HA-IRES-PURO (CTAP)</w:t>
            </w:r>
            <w:r>
              <w:rPr>
                <w:rFonts w:ascii="Arial" w:hAnsi="Arial" w:cs="Arial"/>
              </w:rPr>
              <w:t>-</w:t>
            </w:r>
            <w:r w:rsidRPr="003573FB">
              <w:rPr>
                <w:rFonts w:ascii="Arial" w:hAnsi="Arial" w:cs="Arial"/>
              </w:rPr>
              <w:t xml:space="preserve"> </w:t>
            </w:r>
            <w:r>
              <w:rPr>
                <w:rFonts w:ascii="Arial" w:hAnsi="Arial" w:cs="Arial"/>
              </w:rPr>
              <w:t xml:space="preserve">SV40 </w:t>
            </w:r>
            <w:r w:rsidRPr="003573FB">
              <w:rPr>
                <w:rFonts w:ascii="Arial" w:hAnsi="Arial" w:cs="Arial"/>
              </w:rPr>
              <w:t>ST</w:t>
            </w:r>
            <w:r>
              <w:rPr>
                <w:rFonts w:ascii="Arial" w:hAnsi="Arial" w:cs="Arial"/>
              </w:rPr>
              <w:t>-P132A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5D1D5E6" w14:textId="71F0B68A" w:rsidR="0069159C" w:rsidRPr="003573FB" w:rsidRDefault="0069159C" w:rsidP="00845BA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1623E5">
              <w:rPr>
                <w:rFonts w:ascii="Arial" w:hAnsi="Arial" w:cs="Arial"/>
              </w:rPr>
              <w:t>This study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E07988A" w14:textId="77777777" w:rsidR="0069159C" w:rsidRPr="003573FB" w:rsidRDefault="0069159C" w:rsidP="00845BA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473EAFC" w14:textId="77777777" w:rsidR="0069159C" w:rsidRPr="003573FB" w:rsidRDefault="0069159C" w:rsidP="00845BA9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</w:p>
        </w:tc>
      </w:tr>
      <w:tr w:rsidR="0069159C" w:rsidRPr="003573FB" w14:paraId="15673DDA" w14:textId="77777777" w:rsidTr="004E6C12">
        <w:trPr>
          <w:trHeight w:val="50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31C697E" w14:textId="68C3DC3C" w:rsidR="0069159C" w:rsidRPr="003573FB" w:rsidRDefault="0069159C" w:rsidP="00845BA9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  <w:b/>
                <w:bCs/>
                <w:color w:val="000000"/>
              </w:rPr>
            </w:pPr>
            <w:r w:rsidRPr="003573FB">
              <w:rPr>
                <w:rFonts w:ascii="Arial" w:hAnsi="Arial" w:cs="Arial"/>
                <w:b/>
                <w:bCs/>
                <w:color w:val="000000"/>
              </w:rPr>
              <w:t>Recombinant DNA reagent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407C1BF" w14:textId="34CC755B" w:rsidR="0069159C" w:rsidRPr="003573FB" w:rsidRDefault="0069159C" w:rsidP="00845BA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proofErr w:type="spellStart"/>
            <w:r w:rsidRPr="003573FB">
              <w:rPr>
                <w:rFonts w:ascii="Arial" w:hAnsi="Arial" w:cs="Arial"/>
              </w:rPr>
              <w:t>pMSCV</w:t>
            </w:r>
            <w:proofErr w:type="spellEnd"/>
            <w:r w:rsidRPr="003573FB">
              <w:rPr>
                <w:rFonts w:ascii="Arial" w:hAnsi="Arial" w:cs="Arial"/>
              </w:rPr>
              <w:t xml:space="preserve"> puro vector 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8A06DFE" w14:textId="1095BAF8" w:rsidR="0069159C" w:rsidRPr="003573FB" w:rsidRDefault="0069159C" w:rsidP="00845BA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proofErr w:type="spellStart"/>
            <w:r w:rsidRPr="003573FB">
              <w:rPr>
                <w:rFonts w:ascii="Arial" w:hAnsi="Arial" w:cs="Arial"/>
              </w:rPr>
              <w:t>Clontech</w:t>
            </w:r>
            <w:proofErr w:type="spellEnd"/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DA86632" w14:textId="5B3268E6" w:rsidR="0069159C" w:rsidRPr="003573FB" w:rsidRDefault="0069159C" w:rsidP="00845BA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Cat# 634401</w:t>
            </w: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0653321" w14:textId="77777777" w:rsidR="0069159C" w:rsidRPr="003573FB" w:rsidRDefault="0069159C" w:rsidP="00845BA9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</w:p>
        </w:tc>
      </w:tr>
      <w:tr w:rsidR="0069159C" w:rsidRPr="003573FB" w14:paraId="0FA833B4" w14:textId="77777777" w:rsidTr="004E6C12">
        <w:trPr>
          <w:trHeight w:val="50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4BC84E6" w14:textId="6E40203C" w:rsidR="0069159C" w:rsidRPr="003573FB" w:rsidRDefault="0069159C" w:rsidP="00845BA9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  <w:b/>
                <w:bCs/>
                <w:color w:val="000000"/>
              </w:rPr>
            </w:pPr>
            <w:r w:rsidRPr="003573FB">
              <w:rPr>
                <w:rFonts w:ascii="Arial" w:hAnsi="Arial" w:cs="Arial"/>
                <w:b/>
                <w:bCs/>
                <w:color w:val="000000"/>
              </w:rPr>
              <w:t>Recombinant DNA reagent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F4347F1" w14:textId="7CBA4320" w:rsidR="0069159C" w:rsidRPr="003573FB" w:rsidRDefault="0069159C" w:rsidP="00845BA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proofErr w:type="spellStart"/>
            <w:r w:rsidRPr="003573FB">
              <w:rPr>
                <w:rFonts w:ascii="Arial" w:hAnsi="Arial" w:cs="Arial"/>
              </w:rPr>
              <w:t>pMSCV</w:t>
            </w:r>
            <w:proofErr w:type="spellEnd"/>
            <w:r w:rsidRPr="003573FB">
              <w:rPr>
                <w:rFonts w:ascii="Arial" w:hAnsi="Arial" w:cs="Arial"/>
              </w:rPr>
              <w:t xml:space="preserve"> puro YAP1 WT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32BC0F8" w14:textId="015029CD" w:rsidR="0069159C" w:rsidRPr="003573FB" w:rsidRDefault="0069159C" w:rsidP="00845BA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Lee et al. 2016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096AA76" w14:textId="7B60542B" w:rsidR="0069159C" w:rsidRPr="003573FB" w:rsidRDefault="0069159C" w:rsidP="00845BA9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F162577" w14:textId="77777777" w:rsidR="0069159C" w:rsidRPr="003573FB" w:rsidRDefault="0069159C" w:rsidP="00845BA9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</w:p>
        </w:tc>
      </w:tr>
      <w:tr w:rsidR="0069159C" w:rsidRPr="003573FB" w14:paraId="4806B304" w14:textId="77777777" w:rsidTr="004E6C12">
        <w:trPr>
          <w:trHeight w:val="50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03AFBB3" w14:textId="7A585793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  <w:b/>
                <w:bCs/>
                <w:color w:val="000000"/>
              </w:rPr>
            </w:pPr>
            <w:r w:rsidRPr="003573FB">
              <w:rPr>
                <w:rFonts w:ascii="Arial" w:hAnsi="Arial" w:cs="Arial"/>
                <w:b/>
                <w:bCs/>
                <w:color w:val="000000"/>
              </w:rPr>
              <w:t>Recombinant DNA reagent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1D6D7D2" w14:textId="5C0E7427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proofErr w:type="spellStart"/>
            <w:r w:rsidRPr="003573FB">
              <w:rPr>
                <w:rFonts w:ascii="Arial" w:hAnsi="Arial" w:cs="Arial"/>
              </w:rPr>
              <w:t>pMSCV</w:t>
            </w:r>
            <w:proofErr w:type="spellEnd"/>
            <w:r w:rsidRPr="003573FB">
              <w:rPr>
                <w:rFonts w:ascii="Arial" w:hAnsi="Arial" w:cs="Arial"/>
              </w:rPr>
              <w:t xml:space="preserve"> puro YAP1 5SA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A226C4F" w14:textId="38AAE098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Lee et al. 2016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5A1BE15" w14:textId="05689A3A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9060BFE" w14:textId="77777777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</w:p>
        </w:tc>
      </w:tr>
      <w:tr w:rsidR="0069159C" w:rsidRPr="003573FB" w14:paraId="45FF407E" w14:textId="77777777" w:rsidTr="004E6C12">
        <w:trPr>
          <w:trHeight w:val="50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40E6C95" w14:textId="05D2553D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  <w:b/>
                <w:bCs/>
                <w:color w:val="000000"/>
              </w:rPr>
            </w:pPr>
            <w:r w:rsidRPr="003573FB">
              <w:rPr>
                <w:rFonts w:ascii="Arial" w:hAnsi="Arial" w:cs="Arial"/>
                <w:b/>
                <w:bCs/>
                <w:color w:val="000000"/>
              </w:rPr>
              <w:t>Recombinant DNA reagent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8685895" w14:textId="754BBDBD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proofErr w:type="spellStart"/>
            <w:r w:rsidRPr="003573FB">
              <w:rPr>
                <w:rFonts w:ascii="Arial" w:hAnsi="Arial" w:cs="Arial"/>
              </w:rPr>
              <w:t>pBabe</w:t>
            </w:r>
            <w:proofErr w:type="spellEnd"/>
            <w:r w:rsidRPr="003573FB">
              <w:rPr>
                <w:rFonts w:ascii="Arial" w:hAnsi="Arial" w:cs="Arial"/>
              </w:rPr>
              <w:t xml:space="preserve">-hygro-hTERT 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61B3EC5" w14:textId="1F8B73FC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proofErr w:type="spellStart"/>
            <w:r w:rsidRPr="003573FB">
              <w:rPr>
                <w:rFonts w:ascii="Arial" w:hAnsi="Arial" w:cs="Arial"/>
              </w:rPr>
              <w:t>Addgene</w:t>
            </w:r>
            <w:proofErr w:type="spellEnd"/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9B7561A" w14:textId="77777777" w:rsidR="0069159C" w:rsidRDefault="0069159C" w:rsidP="0069159C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Cat# 1773</w:t>
            </w:r>
          </w:p>
          <w:p w14:paraId="6E43E21B" w14:textId="73E029FA" w:rsidR="0069159C" w:rsidRPr="003573FB" w:rsidRDefault="0069159C" w:rsidP="0069159C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proofErr w:type="gramStart"/>
            <w:r w:rsidRPr="0069159C">
              <w:rPr>
                <w:rFonts w:ascii="Arial" w:hAnsi="Arial" w:cs="Arial"/>
              </w:rPr>
              <w:t>RRID:Addgene</w:t>
            </w:r>
            <w:proofErr w:type="gramEnd"/>
            <w:r w:rsidRPr="0069159C">
              <w:rPr>
                <w:rFonts w:ascii="Arial" w:hAnsi="Arial" w:cs="Arial"/>
              </w:rPr>
              <w:t>_1773</w:t>
            </w: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D461E25" w14:textId="77777777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</w:p>
        </w:tc>
      </w:tr>
      <w:tr w:rsidR="0069159C" w:rsidRPr="003573FB" w14:paraId="32F41C3D" w14:textId="77777777" w:rsidTr="004E6C12">
        <w:trPr>
          <w:trHeight w:val="50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C59ED73" w14:textId="5B3C4970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  <w:b/>
                <w:bCs/>
                <w:color w:val="000000"/>
              </w:rPr>
            </w:pPr>
            <w:r w:rsidRPr="003573FB">
              <w:rPr>
                <w:rFonts w:ascii="Arial" w:hAnsi="Arial" w:cs="Arial"/>
                <w:b/>
                <w:bCs/>
                <w:color w:val="000000"/>
              </w:rPr>
              <w:t>Recombinant DNA reagent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0F74026" w14:textId="796FC915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proofErr w:type="spellStart"/>
            <w:r w:rsidRPr="003573FB">
              <w:rPr>
                <w:rFonts w:ascii="Arial" w:hAnsi="Arial" w:cs="Arial"/>
              </w:rPr>
              <w:t>pBabe</w:t>
            </w:r>
            <w:proofErr w:type="spellEnd"/>
            <w:r w:rsidRPr="003573FB">
              <w:rPr>
                <w:rFonts w:ascii="Arial" w:hAnsi="Arial" w:cs="Arial"/>
              </w:rPr>
              <w:t>-</w:t>
            </w:r>
            <w:proofErr w:type="spellStart"/>
            <w:r w:rsidRPr="003573FB">
              <w:rPr>
                <w:rFonts w:ascii="Arial" w:hAnsi="Arial" w:cs="Arial"/>
              </w:rPr>
              <w:t>HcRed</w:t>
            </w:r>
            <w:proofErr w:type="spellEnd"/>
            <w:r w:rsidRPr="003573FB">
              <w:rPr>
                <w:rFonts w:ascii="Arial" w:hAnsi="Arial" w:cs="Arial"/>
              </w:rPr>
              <w:t xml:space="preserve">-Ras 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864D6E2" w14:textId="29C6A0C1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proofErr w:type="spellStart"/>
            <w:r w:rsidRPr="003573FB">
              <w:rPr>
                <w:rFonts w:ascii="Arial" w:hAnsi="Arial" w:cs="Arial"/>
              </w:rPr>
              <w:t>Addgene</w:t>
            </w:r>
            <w:proofErr w:type="spellEnd"/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3EDB245" w14:textId="77777777" w:rsidR="0069159C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Cat # 10678</w:t>
            </w:r>
          </w:p>
          <w:p w14:paraId="0F947738" w14:textId="30A006D6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proofErr w:type="gramStart"/>
            <w:r w:rsidRPr="0069159C">
              <w:rPr>
                <w:rFonts w:ascii="Arial" w:hAnsi="Arial" w:cs="Arial"/>
              </w:rPr>
              <w:t>RRID:Addgene</w:t>
            </w:r>
            <w:proofErr w:type="gramEnd"/>
            <w:r w:rsidRPr="0069159C">
              <w:rPr>
                <w:rFonts w:ascii="Arial" w:hAnsi="Arial" w:cs="Arial"/>
              </w:rPr>
              <w:t>_10678</w:t>
            </w: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DAE4E06" w14:textId="77777777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</w:p>
        </w:tc>
      </w:tr>
      <w:tr w:rsidR="0069159C" w:rsidRPr="003573FB" w14:paraId="4BE64B4B" w14:textId="77777777" w:rsidTr="004E6C12">
        <w:trPr>
          <w:trHeight w:val="50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9EC24C1" w14:textId="2DDCEBE4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  <w:b/>
                <w:bCs/>
                <w:color w:val="000000"/>
              </w:rPr>
            </w:pPr>
            <w:r w:rsidRPr="003573FB">
              <w:rPr>
                <w:rFonts w:ascii="Arial" w:hAnsi="Arial" w:cs="Arial"/>
                <w:b/>
                <w:bCs/>
                <w:color w:val="000000"/>
              </w:rPr>
              <w:t>Recombinant DNA reagent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34ADCB9" w14:textId="667E8C06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proofErr w:type="spellStart"/>
            <w:r w:rsidRPr="003573FB">
              <w:rPr>
                <w:rFonts w:ascii="Arial" w:hAnsi="Arial" w:cs="Arial"/>
              </w:rPr>
              <w:t>pBabe</w:t>
            </w:r>
            <w:proofErr w:type="spellEnd"/>
            <w:r w:rsidRPr="003573FB">
              <w:rPr>
                <w:rFonts w:ascii="Arial" w:hAnsi="Arial" w:cs="Arial"/>
              </w:rPr>
              <w:t>-neo-</w:t>
            </w:r>
            <w:r>
              <w:rPr>
                <w:rFonts w:ascii="Arial" w:hAnsi="Arial" w:cs="Arial"/>
              </w:rPr>
              <w:t xml:space="preserve"> SV40 </w:t>
            </w:r>
            <w:r w:rsidRPr="003573FB">
              <w:rPr>
                <w:rFonts w:ascii="Arial" w:hAnsi="Arial" w:cs="Arial"/>
              </w:rPr>
              <w:t xml:space="preserve">large T cDNA 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A029286" w14:textId="5823F0DF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proofErr w:type="spellStart"/>
            <w:r w:rsidRPr="003573FB">
              <w:rPr>
                <w:rFonts w:ascii="Arial" w:hAnsi="Arial" w:cs="Arial"/>
              </w:rPr>
              <w:t>Addgene</w:t>
            </w:r>
            <w:proofErr w:type="spellEnd"/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2F079F5" w14:textId="77777777" w:rsidR="0069159C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Cat # 1780</w:t>
            </w:r>
          </w:p>
          <w:p w14:paraId="4FBC1F68" w14:textId="2745932B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proofErr w:type="gramStart"/>
            <w:r w:rsidRPr="0069159C">
              <w:rPr>
                <w:rFonts w:ascii="Arial" w:hAnsi="Arial" w:cs="Arial"/>
              </w:rPr>
              <w:t>RRID:Addgene</w:t>
            </w:r>
            <w:proofErr w:type="gramEnd"/>
            <w:r w:rsidRPr="0069159C">
              <w:rPr>
                <w:rFonts w:ascii="Arial" w:hAnsi="Arial" w:cs="Arial"/>
              </w:rPr>
              <w:t>_1780</w:t>
            </w: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F0DB504" w14:textId="77777777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</w:p>
        </w:tc>
      </w:tr>
      <w:tr w:rsidR="0069159C" w:rsidRPr="003573FB" w14:paraId="397108CD" w14:textId="77777777" w:rsidTr="004E6C12">
        <w:trPr>
          <w:trHeight w:val="50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CE36B5D" w14:textId="6C6F1C39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  <w:b/>
                <w:bCs/>
                <w:color w:val="000000"/>
              </w:rPr>
            </w:pPr>
            <w:r w:rsidRPr="003573FB">
              <w:rPr>
                <w:rFonts w:ascii="Arial" w:hAnsi="Arial" w:cs="Arial"/>
                <w:b/>
                <w:bCs/>
                <w:color w:val="000000"/>
              </w:rPr>
              <w:t>Recombinant DNA reagent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B9AB6F0" w14:textId="32F4DF91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pWZL-Blast-</w:t>
            </w:r>
            <w:r>
              <w:rPr>
                <w:rFonts w:ascii="Arial" w:hAnsi="Arial" w:cs="Arial"/>
              </w:rPr>
              <w:t xml:space="preserve">SV40 </w:t>
            </w:r>
            <w:r w:rsidRPr="003573FB">
              <w:rPr>
                <w:rFonts w:ascii="Arial" w:hAnsi="Arial" w:cs="Arial"/>
              </w:rPr>
              <w:t xml:space="preserve">ST 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968DB19" w14:textId="418097CD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proofErr w:type="spellStart"/>
            <w:r w:rsidRPr="003573FB">
              <w:rPr>
                <w:rFonts w:ascii="Arial" w:hAnsi="Arial" w:cs="Arial"/>
              </w:rPr>
              <w:t>Addgene</w:t>
            </w:r>
            <w:proofErr w:type="spellEnd"/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97215F2" w14:textId="77777777" w:rsidR="0069159C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Cat # 13805</w:t>
            </w:r>
          </w:p>
          <w:p w14:paraId="66AA139D" w14:textId="49EF305E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proofErr w:type="gramStart"/>
            <w:r w:rsidRPr="0069159C">
              <w:rPr>
                <w:rFonts w:ascii="Arial" w:hAnsi="Arial" w:cs="Arial"/>
              </w:rPr>
              <w:t>RRID:Addgene</w:t>
            </w:r>
            <w:proofErr w:type="gramEnd"/>
            <w:r w:rsidRPr="0069159C">
              <w:rPr>
                <w:rFonts w:ascii="Arial" w:hAnsi="Arial" w:cs="Arial"/>
              </w:rPr>
              <w:t>_13805</w:t>
            </w: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5BF5D75" w14:textId="77777777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</w:p>
        </w:tc>
      </w:tr>
      <w:tr w:rsidR="0069159C" w:rsidRPr="003573FB" w14:paraId="29B826AD" w14:textId="77777777" w:rsidTr="004E6C12">
        <w:trPr>
          <w:trHeight w:val="50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06B7C43" w14:textId="3B3973E1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  <w:b/>
                <w:bCs/>
                <w:color w:val="000000"/>
              </w:rPr>
            </w:pPr>
            <w:r w:rsidRPr="003573FB">
              <w:rPr>
                <w:rFonts w:ascii="Arial" w:hAnsi="Arial" w:cs="Arial"/>
                <w:b/>
                <w:bCs/>
                <w:color w:val="000000"/>
              </w:rPr>
              <w:t>Recombinant DNA reagent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68ADD5E" w14:textId="19C72C43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proofErr w:type="spellStart"/>
            <w:r w:rsidRPr="003573FB">
              <w:rPr>
                <w:rFonts w:ascii="Arial" w:hAnsi="Arial" w:cs="Arial"/>
              </w:rPr>
              <w:t>pHCMV-AmphoEnv</w:t>
            </w:r>
            <w:proofErr w:type="spellEnd"/>
            <w:r w:rsidRPr="003573FB">
              <w:rPr>
                <w:rFonts w:ascii="Arial" w:hAnsi="Arial" w:cs="Arial"/>
              </w:rPr>
              <w:t xml:space="preserve"> 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85B66D8" w14:textId="70FB25D8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proofErr w:type="spellStart"/>
            <w:r w:rsidRPr="003573FB">
              <w:rPr>
                <w:rFonts w:ascii="Arial" w:hAnsi="Arial" w:cs="Arial"/>
              </w:rPr>
              <w:t>Addgene</w:t>
            </w:r>
            <w:proofErr w:type="spellEnd"/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4DA908F" w14:textId="77777777" w:rsidR="0069159C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Cat # 15799</w:t>
            </w:r>
          </w:p>
          <w:p w14:paraId="75854482" w14:textId="3F220C75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proofErr w:type="gramStart"/>
            <w:r w:rsidRPr="0069159C">
              <w:rPr>
                <w:rFonts w:ascii="Arial" w:hAnsi="Arial" w:cs="Arial"/>
              </w:rPr>
              <w:t>RRID:Addgene</w:t>
            </w:r>
            <w:proofErr w:type="gramEnd"/>
            <w:r w:rsidRPr="0069159C">
              <w:rPr>
                <w:rFonts w:ascii="Arial" w:hAnsi="Arial" w:cs="Arial"/>
              </w:rPr>
              <w:t>_15799</w:t>
            </w: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4A2197A" w14:textId="77777777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</w:p>
        </w:tc>
      </w:tr>
      <w:tr w:rsidR="0069159C" w:rsidRPr="003573FB" w14:paraId="7A19996A" w14:textId="77777777" w:rsidTr="004E6C12">
        <w:trPr>
          <w:trHeight w:val="50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8B08E05" w14:textId="4C8C10A7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  <w:b/>
                <w:bCs/>
                <w:color w:val="000000"/>
              </w:rPr>
            </w:pPr>
            <w:r w:rsidRPr="003573FB">
              <w:rPr>
                <w:rFonts w:ascii="Arial" w:hAnsi="Arial" w:cs="Arial"/>
                <w:b/>
                <w:bCs/>
                <w:color w:val="000000"/>
              </w:rPr>
              <w:t>Recombinant DNA reagent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845211F" w14:textId="0AF9453C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 xml:space="preserve">pUMVC3 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F146ACB" w14:textId="4CCC933F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proofErr w:type="spellStart"/>
            <w:r w:rsidRPr="003573FB">
              <w:rPr>
                <w:rFonts w:ascii="Arial" w:hAnsi="Arial" w:cs="Arial"/>
              </w:rPr>
              <w:t>Addgene</w:t>
            </w:r>
            <w:proofErr w:type="spellEnd"/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D30D2B9" w14:textId="77777777" w:rsidR="0069159C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Cat # 8449</w:t>
            </w:r>
          </w:p>
          <w:p w14:paraId="6D51C0FD" w14:textId="66E40AF6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proofErr w:type="gramStart"/>
            <w:r w:rsidRPr="0069159C">
              <w:rPr>
                <w:rFonts w:ascii="Arial" w:hAnsi="Arial" w:cs="Arial"/>
              </w:rPr>
              <w:t>RRID:Addgene</w:t>
            </w:r>
            <w:proofErr w:type="gramEnd"/>
            <w:r w:rsidRPr="0069159C">
              <w:rPr>
                <w:rFonts w:ascii="Arial" w:hAnsi="Arial" w:cs="Arial"/>
              </w:rPr>
              <w:t>_8449</w:t>
            </w: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465A28B" w14:textId="77777777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</w:p>
        </w:tc>
      </w:tr>
      <w:tr w:rsidR="0069159C" w:rsidRPr="003573FB" w14:paraId="214A5602" w14:textId="77777777" w:rsidTr="004E6C12">
        <w:trPr>
          <w:trHeight w:val="50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31F7F81" w14:textId="611E62FF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  <w:b/>
                <w:bCs/>
                <w:color w:val="000000"/>
              </w:rPr>
            </w:pPr>
            <w:r w:rsidRPr="003573FB">
              <w:rPr>
                <w:rFonts w:ascii="Arial" w:hAnsi="Arial" w:cs="Arial"/>
                <w:b/>
                <w:bCs/>
                <w:color w:val="000000"/>
              </w:rPr>
              <w:t>Recombinant DNA reagent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A6B456A" w14:textId="60C1DF27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psPAX2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052CD45" w14:textId="324FBD33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proofErr w:type="spellStart"/>
            <w:r w:rsidRPr="003573FB">
              <w:rPr>
                <w:rFonts w:ascii="Arial" w:hAnsi="Arial" w:cs="Arial"/>
              </w:rPr>
              <w:t>Addgene</w:t>
            </w:r>
            <w:proofErr w:type="spellEnd"/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4B7E902" w14:textId="77777777" w:rsidR="0069159C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Cat #12260</w:t>
            </w:r>
          </w:p>
          <w:p w14:paraId="3399C122" w14:textId="04E64041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proofErr w:type="gramStart"/>
            <w:r w:rsidRPr="0069159C">
              <w:rPr>
                <w:rFonts w:ascii="Arial" w:hAnsi="Arial" w:cs="Arial"/>
              </w:rPr>
              <w:t>RRID:Addgene</w:t>
            </w:r>
            <w:proofErr w:type="gramEnd"/>
            <w:r w:rsidRPr="0069159C">
              <w:rPr>
                <w:rFonts w:ascii="Arial" w:hAnsi="Arial" w:cs="Arial"/>
              </w:rPr>
              <w:t>_12260</w:t>
            </w: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C9312F0" w14:textId="77777777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</w:p>
        </w:tc>
      </w:tr>
      <w:tr w:rsidR="0069159C" w:rsidRPr="003573FB" w14:paraId="655C6168" w14:textId="77777777" w:rsidTr="004E6C12">
        <w:trPr>
          <w:trHeight w:val="50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F1F0DDB" w14:textId="49A97144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  <w:b/>
                <w:bCs/>
                <w:color w:val="000000"/>
              </w:rPr>
            </w:pPr>
            <w:r w:rsidRPr="003573FB">
              <w:rPr>
                <w:rFonts w:ascii="Arial" w:hAnsi="Arial" w:cs="Arial"/>
                <w:b/>
                <w:bCs/>
                <w:color w:val="000000"/>
              </w:rPr>
              <w:t>Recombinant DNA reagent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5637B07" w14:textId="1B872044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bCs/>
              </w:rPr>
            </w:pPr>
            <w:r w:rsidRPr="003573FB">
              <w:rPr>
                <w:rFonts w:ascii="Arial" w:hAnsi="Arial" w:cs="Arial"/>
              </w:rPr>
              <w:t>pMD2.G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47387AC" w14:textId="19507ABD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proofErr w:type="spellStart"/>
            <w:r w:rsidRPr="003573FB">
              <w:rPr>
                <w:rFonts w:ascii="Arial" w:hAnsi="Arial" w:cs="Arial"/>
              </w:rPr>
              <w:t>Addgene</w:t>
            </w:r>
            <w:proofErr w:type="spellEnd"/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94FE348" w14:textId="77777777" w:rsidR="0069159C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Cat #12259</w:t>
            </w:r>
          </w:p>
          <w:p w14:paraId="2F2899F1" w14:textId="2D30DD21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proofErr w:type="gramStart"/>
            <w:r w:rsidRPr="0069159C">
              <w:rPr>
                <w:rFonts w:ascii="Arial" w:hAnsi="Arial" w:cs="Arial"/>
              </w:rPr>
              <w:t>RRID:Addgene</w:t>
            </w:r>
            <w:proofErr w:type="gramEnd"/>
            <w:r w:rsidRPr="0069159C">
              <w:rPr>
                <w:rFonts w:ascii="Arial" w:hAnsi="Arial" w:cs="Arial"/>
              </w:rPr>
              <w:t>_12259</w:t>
            </w: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3A67ED4" w14:textId="77777777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</w:p>
        </w:tc>
      </w:tr>
      <w:tr w:rsidR="0069159C" w:rsidRPr="003573FB" w14:paraId="6FD74A86" w14:textId="77777777" w:rsidTr="004E6C12">
        <w:trPr>
          <w:trHeight w:val="50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411BD2E" w14:textId="58EABB45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  <w:b/>
                <w:bCs/>
                <w:color w:val="000000"/>
              </w:rPr>
            </w:pPr>
            <w:r w:rsidRPr="003573FB">
              <w:rPr>
                <w:rFonts w:ascii="Arial" w:hAnsi="Arial" w:cs="Arial"/>
                <w:b/>
                <w:bCs/>
                <w:color w:val="000000"/>
              </w:rPr>
              <w:t>Recombinant DNA reagent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79364DA" w14:textId="05A1D2C0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bCs/>
              </w:rPr>
            </w:pPr>
            <w:r w:rsidRPr="003573FB">
              <w:rPr>
                <w:rFonts w:ascii="Arial" w:hAnsi="Arial" w:cs="Arial"/>
              </w:rPr>
              <w:t>MSCV-N-terminal-Flag-HA-IRES-PURO (NTAP)-MAP4K4-WT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C90E28D" w14:textId="323D24DE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This study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D500F84" w14:textId="6EBC14D0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370220E" w14:textId="77777777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</w:p>
        </w:tc>
      </w:tr>
      <w:tr w:rsidR="0069159C" w:rsidRPr="003573FB" w14:paraId="0424C530" w14:textId="77777777" w:rsidTr="004E6C12">
        <w:trPr>
          <w:trHeight w:val="50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152F5E9" w14:textId="4035AD77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  <w:b/>
                <w:bCs/>
                <w:color w:val="000000"/>
              </w:rPr>
            </w:pPr>
            <w:r w:rsidRPr="003573FB">
              <w:rPr>
                <w:rFonts w:ascii="Arial" w:hAnsi="Arial" w:cs="Arial"/>
                <w:b/>
                <w:bCs/>
                <w:color w:val="000000"/>
              </w:rPr>
              <w:lastRenderedPageBreak/>
              <w:t>Recombinant DNA reagent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6B0AF9A" w14:textId="22297F69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bCs/>
              </w:rPr>
            </w:pPr>
            <w:r w:rsidRPr="003573FB">
              <w:rPr>
                <w:rFonts w:ascii="Arial" w:hAnsi="Arial" w:cs="Arial"/>
              </w:rPr>
              <w:t>MSCV-N-terminal-Flag-HA-IRES-PURO (NTAP)-MAP4K4-K54R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34D9D7B" w14:textId="6552F806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This study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39F5F28" w14:textId="024EE3D8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4127BD0" w14:textId="77777777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</w:p>
        </w:tc>
      </w:tr>
      <w:tr w:rsidR="0069159C" w:rsidRPr="003573FB" w14:paraId="2E0DBBE3" w14:textId="77777777" w:rsidTr="004E6C12">
        <w:trPr>
          <w:trHeight w:val="50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1AD8833" w14:textId="53EB0568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  <w:b/>
                <w:bCs/>
                <w:color w:val="000000"/>
              </w:rPr>
            </w:pPr>
            <w:r w:rsidRPr="003573FB">
              <w:rPr>
                <w:rFonts w:ascii="Arial" w:hAnsi="Arial" w:cs="Arial"/>
                <w:b/>
                <w:bCs/>
                <w:color w:val="000000"/>
              </w:rPr>
              <w:t>Recombinant DNA reagent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94EC420" w14:textId="4E44C445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bCs/>
              </w:rPr>
            </w:pPr>
            <w:r w:rsidRPr="003573FB">
              <w:rPr>
                <w:rFonts w:ascii="Arial" w:hAnsi="Arial" w:cs="Arial"/>
              </w:rPr>
              <w:t xml:space="preserve">MSCV-N-terminal-Flag-HA-IRES-PURO (NTAP)-SV40 ST 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DC6D0EB" w14:textId="58906866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  <w:noProof/>
              </w:rPr>
              <w:t>Rozenblatt-Rosen et al. 2012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F49CAA4" w14:textId="2C6EE86F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CEFFEC5" w14:textId="77777777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</w:p>
        </w:tc>
      </w:tr>
      <w:tr w:rsidR="0069159C" w:rsidRPr="003573FB" w14:paraId="4CE8BD9C" w14:textId="77777777" w:rsidTr="004E6C12">
        <w:trPr>
          <w:trHeight w:val="50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FEDB1A7" w14:textId="63A23690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  <w:b/>
                <w:bCs/>
                <w:color w:val="000000"/>
              </w:rPr>
            </w:pPr>
            <w:r w:rsidRPr="003573FB">
              <w:rPr>
                <w:rFonts w:ascii="Arial" w:hAnsi="Arial" w:cs="Arial"/>
                <w:b/>
                <w:bCs/>
                <w:color w:val="000000"/>
              </w:rPr>
              <w:t>Recombinant DNA reagent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CC54ABB" w14:textId="5C30E2A9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bCs/>
              </w:rPr>
            </w:pPr>
            <w:r w:rsidRPr="003573FB">
              <w:rPr>
                <w:rFonts w:ascii="Arial" w:hAnsi="Arial" w:cs="Arial"/>
              </w:rPr>
              <w:t>MSCV-N-terminal-Flag-HA-IRES-PURO (NTAP)-GFP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7D0B375" w14:textId="3E4A2784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  <w:noProof/>
              </w:rPr>
              <w:t>Rozenblatt-Rosen et al. 2012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C81934E" w14:textId="73CFD6DE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1FCDE4B" w14:textId="77777777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</w:p>
        </w:tc>
      </w:tr>
      <w:tr w:rsidR="0069159C" w:rsidRPr="003573FB" w14:paraId="6A2EA08C" w14:textId="77777777" w:rsidTr="004E6C12">
        <w:trPr>
          <w:trHeight w:val="50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7BEE5C3" w14:textId="0C00EFAA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  <w:b/>
                <w:bCs/>
                <w:color w:val="000000"/>
              </w:rPr>
            </w:pPr>
            <w:r w:rsidRPr="003573FB">
              <w:rPr>
                <w:rFonts w:ascii="Arial" w:hAnsi="Arial" w:cs="Arial"/>
                <w:b/>
                <w:bCs/>
                <w:color w:val="000000"/>
              </w:rPr>
              <w:t>Recombinant DNA reagent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1812663" w14:textId="137CF0B1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bCs/>
              </w:rPr>
            </w:pPr>
            <w:r w:rsidRPr="003573FB">
              <w:rPr>
                <w:rFonts w:ascii="Arial" w:hAnsi="Arial" w:cs="Arial"/>
              </w:rPr>
              <w:t>pLKO_shRNA_STRN3</w:t>
            </w:r>
            <w:r>
              <w:rPr>
                <w:rFonts w:ascii="Arial" w:hAnsi="Arial" w:cs="Arial"/>
              </w:rPr>
              <w:t>-62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2AA4E74" w14:textId="6795AD07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Broad Institute Genetics Perturbation Platform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A906B3D" w14:textId="741BDD80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TRCN0000365162</w:t>
            </w: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16EFEB8" w14:textId="77777777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</w:p>
        </w:tc>
      </w:tr>
      <w:tr w:rsidR="0069159C" w:rsidRPr="003573FB" w14:paraId="6ADE05F4" w14:textId="77777777" w:rsidTr="004E6C12">
        <w:trPr>
          <w:trHeight w:val="50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9D2148C" w14:textId="5A9972DD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  <w:b/>
                <w:bCs/>
                <w:color w:val="000000"/>
              </w:rPr>
            </w:pPr>
            <w:r w:rsidRPr="003573FB">
              <w:rPr>
                <w:rFonts w:ascii="Arial" w:hAnsi="Arial" w:cs="Arial"/>
                <w:b/>
                <w:bCs/>
                <w:color w:val="000000"/>
              </w:rPr>
              <w:t>Recombinant DNA reagent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B6AF1BD" w14:textId="4AD10DEA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bCs/>
              </w:rPr>
            </w:pPr>
            <w:r w:rsidRPr="003573FB">
              <w:rPr>
                <w:rFonts w:ascii="Arial" w:hAnsi="Arial" w:cs="Arial"/>
              </w:rPr>
              <w:t>pLKO_shRNA_STRN3</w:t>
            </w:r>
            <w:r>
              <w:rPr>
                <w:rFonts w:ascii="Arial" w:hAnsi="Arial" w:cs="Arial"/>
              </w:rPr>
              <w:t>-06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0C89FF3" w14:textId="5DD4671C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Broad Institute Genetics Perturbation Platform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BAD0145" w14:textId="4E51EEB1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TRCN0000370206</w:t>
            </w: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716A5A8" w14:textId="77777777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</w:p>
        </w:tc>
      </w:tr>
      <w:tr w:rsidR="0069159C" w:rsidRPr="003573FB" w14:paraId="603F4FCD" w14:textId="77777777" w:rsidTr="004E6C12">
        <w:trPr>
          <w:trHeight w:val="50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2975F5E" w14:textId="5C90416C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  <w:b/>
                <w:bCs/>
                <w:color w:val="000000"/>
              </w:rPr>
            </w:pPr>
            <w:r w:rsidRPr="003573FB">
              <w:rPr>
                <w:rFonts w:ascii="Arial" w:hAnsi="Arial" w:cs="Arial"/>
                <w:b/>
                <w:bCs/>
                <w:color w:val="000000"/>
              </w:rPr>
              <w:t>Recombinant DNA reagent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432918E" w14:textId="7328D66E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bCs/>
              </w:rPr>
            </w:pPr>
            <w:r w:rsidRPr="003573FB">
              <w:rPr>
                <w:rFonts w:ascii="Arial" w:hAnsi="Arial" w:cs="Arial"/>
              </w:rPr>
              <w:t>pLKO_shRNA_STRN4</w:t>
            </w:r>
            <w:r>
              <w:rPr>
                <w:rFonts w:ascii="Arial" w:hAnsi="Arial" w:cs="Arial"/>
              </w:rPr>
              <w:t>-54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306F0D2" w14:textId="0E1D0794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Broad Institute Genetics Perturbation Platform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C5161E9" w14:textId="63731D49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TRCN0000036954</w:t>
            </w: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925F546" w14:textId="77777777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</w:p>
        </w:tc>
      </w:tr>
      <w:tr w:rsidR="0069159C" w:rsidRPr="003573FB" w14:paraId="0D6AE589" w14:textId="77777777" w:rsidTr="004E6C12">
        <w:trPr>
          <w:trHeight w:val="50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7E54F59" w14:textId="32335337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  <w:b/>
                <w:bCs/>
                <w:color w:val="000000"/>
              </w:rPr>
            </w:pPr>
            <w:r w:rsidRPr="003573FB">
              <w:rPr>
                <w:rFonts w:ascii="Arial" w:hAnsi="Arial" w:cs="Arial"/>
                <w:b/>
                <w:bCs/>
                <w:color w:val="000000"/>
              </w:rPr>
              <w:t>Recombinant DNA reagent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3220E68" w14:textId="4AAB3FD0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  <w:bCs/>
              </w:rPr>
            </w:pPr>
            <w:r w:rsidRPr="003573FB">
              <w:rPr>
                <w:rFonts w:ascii="Arial" w:hAnsi="Arial" w:cs="Arial"/>
              </w:rPr>
              <w:t>pLKO_shRNA_STRN4</w:t>
            </w:r>
            <w:r>
              <w:rPr>
                <w:rFonts w:ascii="Arial" w:hAnsi="Arial" w:cs="Arial"/>
              </w:rPr>
              <w:t>-55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C8F7609" w14:textId="10489AAE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Broad Institute Genetics Perturbation Platform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6B01155" w14:textId="05C3A20A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TRCN0000036955</w:t>
            </w: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B95D076" w14:textId="77777777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</w:p>
        </w:tc>
      </w:tr>
      <w:tr w:rsidR="0069159C" w:rsidRPr="003573FB" w14:paraId="517A8DCC" w14:textId="77777777" w:rsidTr="004E6C12">
        <w:trPr>
          <w:trHeight w:val="50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0D7B083" w14:textId="5EAC3515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  <w:b/>
                <w:bCs/>
                <w:color w:val="000000"/>
              </w:rPr>
            </w:pPr>
            <w:r w:rsidRPr="003573FB">
              <w:rPr>
                <w:rFonts w:ascii="Arial" w:hAnsi="Arial" w:cs="Arial"/>
                <w:b/>
                <w:bCs/>
                <w:color w:val="000000"/>
              </w:rPr>
              <w:t>Recombinant DNA reagent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D9B5B3F" w14:textId="563E2950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pLKO_shRNA_STRN4</w:t>
            </w:r>
            <w:r>
              <w:rPr>
                <w:rFonts w:ascii="Arial" w:hAnsi="Arial" w:cs="Arial"/>
              </w:rPr>
              <w:t>-57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C084892" w14:textId="55C45650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Broad Institute Genetics Perturbation Platform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4D4C3DC" w14:textId="18456C17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TRCN0000036957</w:t>
            </w: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16A98F3" w14:textId="77777777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</w:p>
        </w:tc>
      </w:tr>
      <w:tr w:rsidR="0069159C" w:rsidRPr="003573FB" w14:paraId="775C16EB" w14:textId="77777777" w:rsidTr="004E6C12">
        <w:trPr>
          <w:trHeight w:val="50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DE85834" w14:textId="3D2147DF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  <w:b/>
                <w:bCs/>
                <w:color w:val="000000"/>
              </w:rPr>
            </w:pPr>
            <w:r w:rsidRPr="003573FB">
              <w:rPr>
                <w:rFonts w:ascii="Arial" w:hAnsi="Arial" w:cs="Arial"/>
                <w:b/>
                <w:bCs/>
                <w:color w:val="000000"/>
              </w:rPr>
              <w:t>Recombinant DNA reagent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58CA0B3" w14:textId="64661B6F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pLKO_shRNA_STRN4</w:t>
            </w:r>
            <w:r>
              <w:rPr>
                <w:rFonts w:ascii="Arial" w:hAnsi="Arial" w:cs="Arial"/>
              </w:rPr>
              <w:t>-58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EFDDCC0" w14:textId="30625AE5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Broad Institute Genetics Perturbation Platform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C0A96E7" w14:textId="3BFB050B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TRCN0000036958</w:t>
            </w: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D4BFE00" w14:textId="77777777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</w:p>
        </w:tc>
      </w:tr>
      <w:tr w:rsidR="0069159C" w:rsidRPr="003573FB" w14:paraId="0C157DF9" w14:textId="77777777" w:rsidTr="004E6C12">
        <w:trPr>
          <w:trHeight w:val="50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3EF0A37" w14:textId="3B7D7A24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  <w:b/>
                <w:bCs/>
                <w:color w:val="000000"/>
              </w:rPr>
            </w:pPr>
            <w:r w:rsidRPr="003573FB">
              <w:rPr>
                <w:rFonts w:ascii="Arial" w:hAnsi="Arial" w:cs="Arial"/>
                <w:b/>
                <w:bCs/>
                <w:color w:val="000000"/>
              </w:rPr>
              <w:t>Recombinant DNA reagent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46792C8" w14:textId="0228B53D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pLKO_shRNA_STRIP1</w:t>
            </w:r>
            <w:r>
              <w:rPr>
                <w:rFonts w:ascii="Arial" w:hAnsi="Arial" w:cs="Arial"/>
              </w:rPr>
              <w:t>-02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476EDD8" w14:textId="7CEB5BFC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Broad Institute Genetics Perturbation Platform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18F37E9" w14:textId="42F01134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TRCN0000164502</w:t>
            </w: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E60A136" w14:textId="77777777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</w:p>
        </w:tc>
      </w:tr>
      <w:tr w:rsidR="0069159C" w:rsidRPr="003573FB" w14:paraId="75BE814F" w14:textId="77777777" w:rsidTr="004E6C12">
        <w:trPr>
          <w:trHeight w:val="50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F8E60F2" w14:textId="79F41CA8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  <w:b/>
                <w:bCs/>
                <w:color w:val="000000"/>
              </w:rPr>
            </w:pPr>
            <w:r w:rsidRPr="003573FB">
              <w:rPr>
                <w:rFonts w:ascii="Arial" w:hAnsi="Arial" w:cs="Arial"/>
                <w:b/>
                <w:bCs/>
                <w:color w:val="000000"/>
              </w:rPr>
              <w:t>Recombinant DNA reagent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429F331" w14:textId="7FCA269C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pLKO_shRNA_STRIP1</w:t>
            </w:r>
            <w:r>
              <w:rPr>
                <w:rFonts w:ascii="Arial" w:hAnsi="Arial" w:cs="Arial"/>
              </w:rPr>
              <w:t>-51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8635905" w14:textId="4AC74091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Broad Institute Genetics Perturbation Platform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65AF3D3" w14:textId="2C141E33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TRCN0000162951</w:t>
            </w: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A48CBC8" w14:textId="77777777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</w:p>
        </w:tc>
      </w:tr>
      <w:tr w:rsidR="0069159C" w:rsidRPr="003573FB" w14:paraId="5CEDCECE" w14:textId="77777777" w:rsidTr="004E6C12">
        <w:trPr>
          <w:trHeight w:val="50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873A2BF" w14:textId="5388A373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  <w:b/>
                <w:bCs/>
                <w:color w:val="000000"/>
              </w:rPr>
            </w:pPr>
            <w:r w:rsidRPr="003573FB">
              <w:rPr>
                <w:rFonts w:ascii="Arial" w:hAnsi="Arial" w:cs="Arial"/>
                <w:b/>
                <w:bCs/>
                <w:color w:val="000000"/>
              </w:rPr>
              <w:t>Recombinant DNA reagent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737345A" w14:textId="01AF257A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pLKO_shRNA_MARC</w:t>
            </w:r>
            <w:r>
              <w:rPr>
                <w:rFonts w:ascii="Arial" w:hAnsi="Arial" w:cs="Arial"/>
              </w:rPr>
              <w:t>K</w:t>
            </w:r>
            <w:r w:rsidRPr="003573FB">
              <w:rPr>
                <w:rFonts w:ascii="Arial" w:hAnsi="Arial" w:cs="Arial"/>
              </w:rPr>
              <w:t>S</w:t>
            </w:r>
            <w:r>
              <w:rPr>
                <w:rFonts w:ascii="Arial" w:hAnsi="Arial" w:cs="Arial"/>
              </w:rPr>
              <w:t>-45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BE05F07" w14:textId="4ACB7C8D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 xml:space="preserve">Broad Institute Genetics </w:t>
            </w:r>
            <w:r w:rsidRPr="003573FB">
              <w:rPr>
                <w:rFonts w:ascii="Arial" w:hAnsi="Arial" w:cs="Arial"/>
              </w:rPr>
              <w:lastRenderedPageBreak/>
              <w:t>Perturbation Platform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9AA4C9D" w14:textId="796A08F3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lastRenderedPageBreak/>
              <w:t>TRCN0000197145</w:t>
            </w: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549D7EF" w14:textId="77777777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</w:p>
        </w:tc>
      </w:tr>
      <w:tr w:rsidR="0069159C" w:rsidRPr="003573FB" w14:paraId="40DB08B1" w14:textId="77777777" w:rsidTr="004E6C12">
        <w:trPr>
          <w:trHeight w:val="50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A238CA7" w14:textId="624834D9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  <w:b/>
                <w:bCs/>
                <w:color w:val="000000"/>
              </w:rPr>
            </w:pPr>
            <w:r w:rsidRPr="003573FB">
              <w:rPr>
                <w:rFonts w:ascii="Arial" w:hAnsi="Arial" w:cs="Arial"/>
                <w:b/>
                <w:bCs/>
                <w:color w:val="000000"/>
              </w:rPr>
              <w:t>Recombinant DNA reagent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0D7B803" w14:textId="7E007741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proofErr w:type="spellStart"/>
            <w:r w:rsidRPr="003573FB">
              <w:rPr>
                <w:rFonts w:ascii="Arial" w:hAnsi="Arial" w:cs="Arial"/>
              </w:rPr>
              <w:t>pLKO_shRNA</w:t>
            </w:r>
            <w:proofErr w:type="spellEnd"/>
            <w:r w:rsidRPr="003573FB">
              <w:rPr>
                <w:rFonts w:ascii="Arial" w:hAnsi="Arial" w:cs="Arial"/>
              </w:rPr>
              <w:t>_ MARCKS</w:t>
            </w:r>
            <w:r>
              <w:rPr>
                <w:rFonts w:ascii="Arial" w:hAnsi="Arial" w:cs="Arial"/>
              </w:rPr>
              <w:t>-41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EBB20A8" w14:textId="5FAA1335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Broad Institute Genetics Perturbation Platform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BE0B781" w14:textId="6577A48A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TRCN00000290</w:t>
            </w:r>
            <w:r>
              <w:rPr>
                <w:rFonts w:ascii="Arial" w:hAnsi="Arial" w:cs="Arial"/>
              </w:rPr>
              <w:t>4</w:t>
            </w:r>
            <w:r w:rsidRPr="003573FB">
              <w:rPr>
                <w:rFonts w:ascii="Arial" w:hAnsi="Arial" w:cs="Arial"/>
              </w:rPr>
              <w:t>1</w:t>
            </w: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6ECADFA" w14:textId="77777777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</w:p>
        </w:tc>
      </w:tr>
      <w:tr w:rsidR="0069159C" w:rsidRPr="003573FB" w14:paraId="583625CA" w14:textId="77777777" w:rsidTr="004E6C12">
        <w:trPr>
          <w:trHeight w:val="50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DE942F9" w14:textId="4CD26118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  <w:b/>
                <w:bCs/>
                <w:color w:val="000000"/>
              </w:rPr>
            </w:pPr>
            <w:r w:rsidRPr="003573FB">
              <w:rPr>
                <w:rFonts w:ascii="Arial" w:hAnsi="Arial" w:cs="Arial"/>
                <w:b/>
                <w:bCs/>
                <w:color w:val="000000"/>
              </w:rPr>
              <w:t>Recombinant DNA reagent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8BB07AC" w14:textId="60EA289B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pLKO_shRNA_STK24</w:t>
            </w:r>
            <w:r>
              <w:rPr>
                <w:rFonts w:ascii="Arial" w:hAnsi="Arial" w:cs="Arial"/>
              </w:rPr>
              <w:t>-41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A223AAE" w14:textId="22F71EED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Broad Institute Genetics Perturbation Platform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E322650" w14:textId="6C5C124B" w:rsidR="0069159C" w:rsidRPr="003573FB" w:rsidRDefault="0069159C" w:rsidP="00BE6FF3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TRCN0000000641</w:t>
            </w: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4F4A3A1" w14:textId="77777777" w:rsidR="0069159C" w:rsidRPr="003573FB" w:rsidRDefault="0069159C" w:rsidP="00BE6FF3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</w:p>
        </w:tc>
      </w:tr>
      <w:tr w:rsidR="0069159C" w:rsidRPr="003573FB" w14:paraId="1BA4C1E9" w14:textId="77777777" w:rsidTr="004E6C12">
        <w:trPr>
          <w:trHeight w:val="50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75A98AA" w14:textId="06E1E04A" w:rsidR="0069159C" w:rsidRPr="003573FB" w:rsidRDefault="0069159C" w:rsidP="00AD4302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  <w:b/>
                <w:bCs/>
                <w:color w:val="000000"/>
              </w:rPr>
            </w:pPr>
            <w:r w:rsidRPr="003573FB">
              <w:rPr>
                <w:rFonts w:ascii="Arial" w:hAnsi="Arial" w:cs="Arial"/>
                <w:b/>
                <w:bCs/>
                <w:color w:val="000000"/>
              </w:rPr>
              <w:t>Recombinant DNA reagent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99F976F" w14:textId="423D9692" w:rsidR="0069159C" w:rsidRPr="003573FB" w:rsidRDefault="0069159C" w:rsidP="00AD430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pLKO_shRNA_STK24</w:t>
            </w:r>
            <w:r>
              <w:rPr>
                <w:rFonts w:ascii="Arial" w:hAnsi="Arial" w:cs="Arial"/>
              </w:rPr>
              <w:t>-44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A8169D3" w14:textId="035E3775" w:rsidR="0069159C" w:rsidRPr="003573FB" w:rsidRDefault="0069159C" w:rsidP="00AD430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Broad Institute Genetics Perturbation Platform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1C577BB" w14:textId="2CE33F9C" w:rsidR="0069159C" w:rsidRPr="003573FB" w:rsidRDefault="0069159C" w:rsidP="00AD430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TRCN0000000644</w:t>
            </w: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F8EFDA0" w14:textId="77777777" w:rsidR="0069159C" w:rsidRPr="003573FB" w:rsidRDefault="0069159C" w:rsidP="00AD4302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</w:p>
        </w:tc>
      </w:tr>
      <w:tr w:rsidR="0069159C" w:rsidRPr="003573FB" w14:paraId="741EB68F" w14:textId="77777777" w:rsidTr="004E6C12">
        <w:trPr>
          <w:trHeight w:val="50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AAFD8DF" w14:textId="5A53F91A" w:rsidR="0069159C" w:rsidRPr="003573FB" w:rsidRDefault="0069159C" w:rsidP="00AD4302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  <w:b/>
                <w:bCs/>
                <w:color w:val="000000"/>
              </w:rPr>
            </w:pPr>
            <w:r w:rsidRPr="003573FB">
              <w:rPr>
                <w:rFonts w:ascii="Arial" w:hAnsi="Arial" w:cs="Arial"/>
                <w:b/>
                <w:bCs/>
                <w:color w:val="000000"/>
              </w:rPr>
              <w:t>Recombinant DNA reagent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DF749F2" w14:textId="77777777" w:rsidR="0069159C" w:rsidRPr="003573FB" w:rsidRDefault="0069159C" w:rsidP="00AD4302">
            <w:pPr>
              <w:spacing w:before="100" w:beforeAutospacing="1" w:after="100" w:afterAutospacing="1" w:line="360" w:lineRule="auto"/>
              <w:contextualSpacing/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 w:rsidRPr="003573FB">
              <w:rPr>
                <w:rFonts w:ascii="Arial" w:hAnsi="Arial" w:cs="Arial"/>
                <w:bCs/>
                <w:sz w:val="20"/>
                <w:szCs w:val="20"/>
              </w:rPr>
              <w:t xml:space="preserve">pLX304-STRN4-58R </w:t>
            </w:r>
          </w:p>
          <w:p w14:paraId="671F9297" w14:textId="6288321C" w:rsidR="0069159C" w:rsidRPr="003573FB" w:rsidRDefault="0069159C" w:rsidP="00AD430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14791CF" w14:textId="50353325" w:rsidR="0069159C" w:rsidRPr="003573FB" w:rsidRDefault="0069159C" w:rsidP="00AD430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This study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1B17BB3" w14:textId="23F7F799" w:rsidR="0069159C" w:rsidRPr="003573FB" w:rsidRDefault="0069159C" w:rsidP="00AD430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0E3897F" w14:textId="77777777" w:rsidR="0069159C" w:rsidRPr="003573FB" w:rsidRDefault="0069159C" w:rsidP="00AD4302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</w:p>
        </w:tc>
      </w:tr>
      <w:tr w:rsidR="0069159C" w:rsidRPr="003573FB" w14:paraId="707C4586" w14:textId="77777777" w:rsidTr="004E6C12">
        <w:trPr>
          <w:trHeight w:val="50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94E7B97" w14:textId="5A2EAEE5" w:rsidR="0069159C" w:rsidRPr="003573FB" w:rsidRDefault="0069159C" w:rsidP="00AD4302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  <w:b/>
                <w:bCs/>
                <w:color w:val="000000"/>
              </w:rPr>
            </w:pPr>
            <w:r w:rsidRPr="003573FB">
              <w:rPr>
                <w:rFonts w:ascii="Arial" w:hAnsi="Arial" w:cs="Arial"/>
                <w:b/>
                <w:bCs/>
                <w:color w:val="000000"/>
              </w:rPr>
              <w:t>Recombinant DNA reagent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2E84292" w14:textId="4BF867A0" w:rsidR="0069159C" w:rsidRPr="003573FB" w:rsidRDefault="0069159C" w:rsidP="00AD430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pLKO_shRNA_</w:t>
            </w:r>
            <w:r w:rsidRPr="003573FB">
              <w:rPr>
                <w:rFonts w:ascii="Arial" w:hAnsi="Arial" w:cs="Arial"/>
                <w:bCs/>
              </w:rPr>
              <w:t>MAP4K4</w:t>
            </w:r>
            <w:r>
              <w:rPr>
                <w:rFonts w:ascii="Arial" w:hAnsi="Arial" w:cs="Arial"/>
                <w:bCs/>
              </w:rPr>
              <w:t>-92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34EB867" w14:textId="50A80A88" w:rsidR="0069159C" w:rsidRPr="003573FB" w:rsidRDefault="0069159C" w:rsidP="00AD430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Broad Institute Genetics Perturbation Platform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E050755" w14:textId="59A8F299" w:rsidR="0069159C" w:rsidRPr="003573FB" w:rsidRDefault="0069159C" w:rsidP="00AD430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TRCN0000220092</w:t>
            </w: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1F71F65" w14:textId="77777777" w:rsidR="0069159C" w:rsidRPr="003573FB" w:rsidRDefault="0069159C" w:rsidP="00AD4302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</w:p>
        </w:tc>
      </w:tr>
      <w:tr w:rsidR="0069159C" w:rsidRPr="003573FB" w14:paraId="00F977A0" w14:textId="77777777" w:rsidTr="004E6C12">
        <w:trPr>
          <w:trHeight w:val="50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A840BBB" w14:textId="7826A92D" w:rsidR="0069159C" w:rsidRPr="003573FB" w:rsidRDefault="0069159C" w:rsidP="00AD4302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  <w:b/>
                <w:bCs/>
                <w:color w:val="000000"/>
              </w:rPr>
            </w:pPr>
            <w:r w:rsidRPr="003573FB">
              <w:rPr>
                <w:rFonts w:ascii="Arial" w:hAnsi="Arial" w:cs="Arial"/>
                <w:b/>
                <w:bCs/>
                <w:color w:val="000000"/>
              </w:rPr>
              <w:t>Recombinant DNA reagent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6C2EE0E" w14:textId="54A50C5F" w:rsidR="0069159C" w:rsidRPr="003573FB" w:rsidRDefault="0069159C" w:rsidP="00AD430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pLKO_shRNA_</w:t>
            </w:r>
            <w:r w:rsidRPr="003573FB">
              <w:rPr>
                <w:rFonts w:ascii="Arial" w:hAnsi="Arial" w:cs="Arial"/>
                <w:bCs/>
              </w:rPr>
              <w:t>MAP4K4</w:t>
            </w:r>
            <w:r>
              <w:rPr>
                <w:rFonts w:ascii="Arial" w:hAnsi="Arial" w:cs="Arial"/>
                <w:bCs/>
              </w:rPr>
              <w:t>-93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F338938" w14:textId="3B32092E" w:rsidR="0069159C" w:rsidRPr="003573FB" w:rsidRDefault="0069159C" w:rsidP="00AD430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Broad Institute Genetics Perturbation Platform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7240607" w14:textId="012B0D01" w:rsidR="0069159C" w:rsidRPr="003573FB" w:rsidRDefault="0069159C" w:rsidP="00AD430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TRCN0000220093</w:t>
            </w: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C082ED6" w14:textId="77777777" w:rsidR="0069159C" w:rsidRPr="003573FB" w:rsidRDefault="0069159C" w:rsidP="00AD4302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</w:p>
        </w:tc>
      </w:tr>
      <w:tr w:rsidR="0069159C" w:rsidRPr="003573FB" w14:paraId="07B618BC" w14:textId="77777777" w:rsidTr="004E6C12">
        <w:trPr>
          <w:trHeight w:val="50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D6EEB38" w14:textId="3AF5F07D" w:rsidR="0069159C" w:rsidRPr="003573FB" w:rsidRDefault="0069159C" w:rsidP="00AD4302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  <w:b/>
                <w:bCs/>
                <w:color w:val="000000"/>
              </w:rPr>
            </w:pPr>
            <w:r w:rsidRPr="003573FB">
              <w:rPr>
                <w:rFonts w:ascii="Arial" w:hAnsi="Arial" w:cs="Arial"/>
                <w:b/>
                <w:bCs/>
                <w:color w:val="000000"/>
              </w:rPr>
              <w:t>Recombinant DNA reagent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342C918" w14:textId="13C030DF" w:rsidR="0069159C" w:rsidRPr="003573FB" w:rsidRDefault="0069159C" w:rsidP="00AD430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pLKO_shRNA_</w:t>
            </w:r>
            <w:r w:rsidRPr="003573FB">
              <w:rPr>
                <w:rFonts w:ascii="Arial" w:hAnsi="Arial" w:cs="Arial"/>
                <w:bCs/>
              </w:rPr>
              <w:t>MAP4K4</w:t>
            </w:r>
            <w:r>
              <w:rPr>
                <w:rFonts w:ascii="Arial" w:hAnsi="Arial" w:cs="Arial"/>
                <w:bCs/>
              </w:rPr>
              <w:t>-58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4296593" w14:textId="0B5C040C" w:rsidR="0069159C" w:rsidRPr="003573FB" w:rsidRDefault="0069159C" w:rsidP="00AD430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Broad Institute Genetics Perturbation Platform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32A99A9" w14:textId="6DAEDCB4" w:rsidR="0069159C" w:rsidRPr="003573FB" w:rsidRDefault="0069159C" w:rsidP="00AD430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TRCN0000195258</w:t>
            </w: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455B965" w14:textId="77777777" w:rsidR="0069159C" w:rsidRPr="003573FB" w:rsidRDefault="0069159C" w:rsidP="00AD4302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</w:p>
        </w:tc>
      </w:tr>
      <w:tr w:rsidR="0069159C" w:rsidRPr="003573FB" w14:paraId="49432882" w14:textId="77777777" w:rsidTr="004E6C12">
        <w:trPr>
          <w:trHeight w:val="50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18EF5B2" w14:textId="400B6459" w:rsidR="0069159C" w:rsidRPr="003573FB" w:rsidRDefault="0069159C" w:rsidP="00AD4302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  <w:b/>
                <w:bCs/>
                <w:color w:val="000000"/>
              </w:rPr>
            </w:pPr>
            <w:r w:rsidRPr="003573FB">
              <w:rPr>
                <w:rFonts w:ascii="Arial" w:hAnsi="Arial" w:cs="Arial"/>
                <w:b/>
                <w:bCs/>
                <w:color w:val="000000"/>
              </w:rPr>
              <w:t>Recombinant DNA reagent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4749EF5" w14:textId="24F7F819" w:rsidR="0069159C" w:rsidRPr="003573FB" w:rsidRDefault="0069159C" w:rsidP="00AD430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pLKO_shRNA_</w:t>
            </w:r>
            <w:r w:rsidRPr="003573FB">
              <w:rPr>
                <w:rFonts w:ascii="Arial" w:hAnsi="Arial" w:cs="Arial"/>
                <w:bCs/>
              </w:rPr>
              <w:t>MAP4K4</w:t>
            </w:r>
            <w:r>
              <w:rPr>
                <w:rFonts w:ascii="Arial" w:hAnsi="Arial" w:cs="Arial"/>
                <w:bCs/>
              </w:rPr>
              <w:t>-81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902E90E" w14:textId="03F0A92F" w:rsidR="0069159C" w:rsidRPr="003573FB" w:rsidRDefault="0069159C" w:rsidP="00AD430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Broad Institute Genetics Perturbation Platform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FB3A5F1" w14:textId="396CDEB7" w:rsidR="0069159C" w:rsidRPr="003573FB" w:rsidRDefault="0069159C" w:rsidP="00AD430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TRCN0000219681</w:t>
            </w: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9F1B895" w14:textId="77777777" w:rsidR="0069159C" w:rsidRPr="003573FB" w:rsidRDefault="0069159C" w:rsidP="00AD4302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</w:p>
        </w:tc>
      </w:tr>
      <w:tr w:rsidR="0069159C" w:rsidRPr="003573FB" w14:paraId="266E24AC" w14:textId="77777777" w:rsidTr="004E6C12">
        <w:trPr>
          <w:trHeight w:val="50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075F126" w14:textId="0D1FA4B6" w:rsidR="0069159C" w:rsidRPr="003573FB" w:rsidRDefault="0069159C" w:rsidP="00AD4302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  <w:b/>
                <w:bCs/>
                <w:color w:val="000000"/>
              </w:rPr>
            </w:pPr>
            <w:r w:rsidRPr="003573FB">
              <w:rPr>
                <w:rFonts w:ascii="Arial" w:hAnsi="Arial" w:cs="Arial"/>
                <w:b/>
                <w:bCs/>
                <w:color w:val="000000"/>
              </w:rPr>
              <w:t>Recombinant DNA reagent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7B10430" w14:textId="6FE9569A" w:rsidR="0069159C" w:rsidRPr="003573FB" w:rsidRDefault="0069159C" w:rsidP="00AD430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pLKO_shRNA_</w:t>
            </w:r>
            <w:r w:rsidRPr="003573FB">
              <w:rPr>
                <w:rFonts w:ascii="Arial" w:hAnsi="Arial" w:cs="Arial"/>
                <w:bCs/>
              </w:rPr>
              <w:t>MAP4K4</w:t>
            </w:r>
            <w:r>
              <w:rPr>
                <w:rFonts w:ascii="Arial" w:hAnsi="Arial" w:cs="Arial"/>
                <w:bCs/>
              </w:rPr>
              <w:t>-82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CFA86EC" w14:textId="1AF2DA5B" w:rsidR="0069159C" w:rsidRPr="003573FB" w:rsidRDefault="0069159C" w:rsidP="00AD430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Broad Institute Genetics Perturbation Platform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216CB46" w14:textId="7799CFFB" w:rsidR="0069159C" w:rsidRPr="003573FB" w:rsidRDefault="0069159C" w:rsidP="00AD430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TRCN0000219682</w:t>
            </w: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F811778" w14:textId="77777777" w:rsidR="0069159C" w:rsidRPr="003573FB" w:rsidRDefault="0069159C" w:rsidP="00AD4302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</w:p>
        </w:tc>
      </w:tr>
      <w:tr w:rsidR="0069159C" w:rsidRPr="003573FB" w14:paraId="15E11AEA" w14:textId="77777777" w:rsidTr="004E6C12">
        <w:trPr>
          <w:trHeight w:val="50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A81984C" w14:textId="63721998" w:rsidR="0069159C" w:rsidRPr="003573FB" w:rsidRDefault="0069159C" w:rsidP="00AD4302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  <w:b/>
                <w:bCs/>
                <w:color w:val="000000"/>
              </w:rPr>
            </w:pPr>
            <w:r w:rsidRPr="003573FB">
              <w:rPr>
                <w:rFonts w:ascii="Arial" w:hAnsi="Arial" w:cs="Arial"/>
                <w:b/>
                <w:bCs/>
                <w:color w:val="000000"/>
              </w:rPr>
              <w:t>Recombinant DNA reagent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8BC9632" w14:textId="3ABFFA4D" w:rsidR="0069159C" w:rsidRPr="003573FB" w:rsidRDefault="0069159C" w:rsidP="00AD430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pLKO_shRNA_</w:t>
            </w:r>
            <w:r w:rsidRPr="003573FB">
              <w:rPr>
                <w:rFonts w:ascii="Arial" w:hAnsi="Arial" w:cs="Arial"/>
                <w:bCs/>
              </w:rPr>
              <w:t>MAP4K4</w:t>
            </w:r>
            <w:r>
              <w:rPr>
                <w:rFonts w:ascii="Arial" w:hAnsi="Arial" w:cs="Arial"/>
                <w:bCs/>
              </w:rPr>
              <w:t>-21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5DAB5EF" w14:textId="7243F289" w:rsidR="0069159C" w:rsidRPr="003573FB" w:rsidRDefault="0069159C" w:rsidP="00AD430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Broad Institute Genetics Perturbation Platform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2826D62" w14:textId="5E9878C6" w:rsidR="0069159C" w:rsidRPr="003573FB" w:rsidRDefault="0069159C" w:rsidP="00AD430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TRCN0000195121</w:t>
            </w: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0AB4775" w14:textId="77777777" w:rsidR="0069159C" w:rsidRPr="003573FB" w:rsidRDefault="0069159C" w:rsidP="00AD4302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</w:p>
        </w:tc>
      </w:tr>
      <w:tr w:rsidR="0069159C" w:rsidRPr="003573FB" w14:paraId="2FBBB70D" w14:textId="77777777" w:rsidTr="004E6C12">
        <w:trPr>
          <w:trHeight w:val="50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7D23A74" w14:textId="2858385A" w:rsidR="0069159C" w:rsidRPr="003573FB" w:rsidRDefault="0069159C" w:rsidP="00AD4302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  <w:b/>
                <w:bCs/>
                <w:color w:val="000000"/>
              </w:rPr>
            </w:pPr>
            <w:r w:rsidRPr="003573FB">
              <w:rPr>
                <w:rFonts w:ascii="Arial" w:hAnsi="Arial" w:cs="Arial"/>
                <w:b/>
                <w:bCs/>
                <w:color w:val="000000"/>
              </w:rPr>
              <w:t>Recombinant DNA reagent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7195DDD" w14:textId="6FD3D4D0" w:rsidR="0069159C" w:rsidRPr="003573FB" w:rsidRDefault="0069159C" w:rsidP="00AD430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pLKO_shRNA_</w:t>
            </w:r>
            <w:r w:rsidRPr="003573FB">
              <w:rPr>
                <w:rFonts w:ascii="Arial" w:hAnsi="Arial" w:cs="Arial"/>
                <w:bCs/>
              </w:rPr>
              <w:t>MAP4K4</w:t>
            </w:r>
            <w:r>
              <w:rPr>
                <w:rFonts w:ascii="Arial" w:hAnsi="Arial" w:cs="Arial"/>
                <w:bCs/>
              </w:rPr>
              <w:t>-25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332CC84" w14:textId="659E21AD" w:rsidR="0069159C" w:rsidRPr="003573FB" w:rsidRDefault="0069159C" w:rsidP="00AD430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 xml:space="preserve">Broad Institute Genetics </w:t>
            </w:r>
            <w:r w:rsidRPr="003573FB">
              <w:rPr>
                <w:rFonts w:ascii="Arial" w:hAnsi="Arial" w:cs="Arial"/>
              </w:rPr>
              <w:lastRenderedPageBreak/>
              <w:t>Perturbation Platform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EDCA6A4" w14:textId="61149DE0" w:rsidR="0069159C" w:rsidRPr="003573FB" w:rsidRDefault="0069159C" w:rsidP="00AD430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lastRenderedPageBreak/>
              <w:t>TRCN0000199325</w:t>
            </w: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1F1AE63" w14:textId="77777777" w:rsidR="0069159C" w:rsidRPr="003573FB" w:rsidRDefault="0069159C" w:rsidP="00AD4302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</w:p>
        </w:tc>
      </w:tr>
      <w:tr w:rsidR="0069159C" w:rsidRPr="003573FB" w14:paraId="7C37BF43" w14:textId="77777777" w:rsidTr="004E6C12">
        <w:trPr>
          <w:trHeight w:val="50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F6A3235" w14:textId="73596EBC" w:rsidR="0069159C" w:rsidRPr="003573FB" w:rsidRDefault="0069159C" w:rsidP="00AD4302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  <w:b/>
                <w:bCs/>
                <w:color w:val="000000"/>
              </w:rPr>
            </w:pPr>
            <w:r w:rsidRPr="003573FB">
              <w:rPr>
                <w:rFonts w:ascii="Arial" w:hAnsi="Arial" w:cs="Arial"/>
                <w:b/>
                <w:bCs/>
                <w:color w:val="000000"/>
              </w:rPr>
              <w:t>Recombinant DNA reagent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8150CD9" w14:textId="3E806074" w:rsidR="0069159C" w:rsidRPr="003573FB" w:rsidRDefault="0069159C" w:rsidP="00AD430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pLKO_shRNA_YAP1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A9AA266" w14:textId="6D7B4841" w:rsidR="0069159C" w:rsidRPr="003573FB" w:rsidRDefault="0069159C" w:rsidP="00AD430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Broad Institute Genetics Perturbation Platform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954D40F" w14:textId="04B8315E" w:rsidR="0069159C" w:rsidRPr="003573FB" w:rsidRDefault="0069159C" w:rsidP="00AD430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TRCN0000107265</w:t>
            </w: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658155A" w14:textId="77777777" w:rsidR="0069159C" w:rsidRPr="003573FB" w:rsidRDefault="0069159C" w:rsidP="00AD4302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</w:p>
        </w:tc>
      </w:tr>
      <w:tr w:rsidR="0069159C" w:rsidRPr="003573FB" w14:paraId="31FEC33E" w14:textId="77777777" w:rsidTr="004E6C12">
        <w:trPr>
          <w:trHeight w:val="50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1B15592" w14:textId="2F3ED5C1" w:rsidR="0069159C" w:rsidRPr="003573FB" w:rsidRDefault="0069159C" w:rsidP="00AD4302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  <w:b/>
                <w:bCs/>
                <w:color w:val="000000"/>
              </w:rPr>
            </w:pPr>
            <w:r w:rsidRPr="003573FB">
              <w:rPr>
                <w:rFonts w:ascii="Arial" w:hAnsi="Arial" w:cs="Arial"/>
                <w:b/>
                <w:bCs/>
                <w:color w:val="000000"/>
              </w:rPr>
              <w:t>Recombinant DNA reagent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B2C68A1" w14:textId="0F63BC28" w:rsidR="0069159C" w:rsidRPr="003573FB" w:rsidRDefault="0069159C" w:rsidP="00AD430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 xml:space="preserve"> pLKO_shRNA_PP2A _Cα1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1B6B0DF" w14:textId="34B169A1" w:rsidR="0069159C" w:rsidRPr="003573FB" w:rsidRDefault="0069159C" w:rsidP="00AD430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Broad Institute Genetics Perturbation Platform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8AC3751" w14:textId="2407AA00" w:rsidR="0069159C" w:rsidRPr="003573FB" w:rsidRDefault="0069159C" w:rsidP="00AD430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TRCN0000002483</w:t>
            </w: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1D2E097" w14:textId="77777777" w:rsidR="0069159C" w:rsidRPr="003573FB" w:rsidRDefault="0069159C" w:rsidP="00AD4302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</w:p>
        </w:tc>
      </w:tr>
      <w:tr w:rsidR="0069159C" w:rsidRPr="003573FB" w14:paraId="1987D307" w14:textId="77777777" w:rsidTr="004E6C12">
        <w:trPr>
          <w:trHeight w:val="50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594F8D1" w14:textId="1CBD1980" w:rsidR="0069159C" w:rsidRPr="003573FB" w:rsidRDefault="0069159C" w:rsidP="00AD4302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  <w:b/>
                <w:bCs/>
                <w:color w:val="000000"/>
              </w:rPr>
            </w:pPr>
            <w:r w:rsidRPr="003573FB">
              <w:rPr>
                <w:rFonts w:ascii="Arial" w:hAnsi="Arial" w:cs="Arial"/>
                <w:b/>
                <w:bCs/>
                <w:color w:val="000000"/>
              </w:rPr>
              <w:t>Recombinant DNA reagent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F1A34DB" w14:textId="050EFB81" w:rsidR="0069159C" w:rsidRPr="003573FB" w:rsidRDefault="0069159C" w:rsidP="00AD430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pLKO_shRNA_PP2A _Cα2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B6A819C" w14:textId="032CFFB9" w:rsidR="0069159C" w:rsidRPr="003573FB" w:rsidRDefault="0069159C" w:rsidP="00AD430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Broad Institute Genetics Perturbation Platform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FFB2586" w14:textId="6F7B697F" w:rsidR="0069159C" w:rsidRPr="003573FB" w:rsidRDefault="0069159C" w:rsidP="00AD430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TRCN0000002484</w:t>
            </w: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0DB563B" w14:textId="77777777" w:rsidR="0069159C" w:rsidRPr="003573FB" w:rsidRDefault="0069159C" w:rsidP="00AD4302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</w:p>
        </w:tc>
      </w:tr>
      <w:tr w:rsidR="0069159C" w:rsidRPr="003573FB" w14:paraId="72514BDA" w14:textId="77777777" w:rsidTr="004E6C12">
        <w:trPr>
          <w:trHeight w:val="50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AB772DC" w14:textId="31F578C0" w:rsidR="0069159C" w:rsidRPr="003573FB" w:rsidRDefault="0069159C" w:rsidP="00AD4302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  <w:b/>
                <w:bCs/>
                <w:color w:val="000000"/>
              </w:rPr>
            </w:pPr>
            <w:r w:rsidRPr="003573FB">
              <w:rPr>
                <w:rFonts w:ascii="Arial" w:hAnsi="Arial" w:cs="Arial"/>
                <w:b/>
                <w:bCs/>
                <w:color w:val="000000"/>
              </w:rPr>
              <w:t>Recombinant DNA reagent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ABE280E" w14:textId="212CB92B" w:rsidR="0069159C" w:rsidRPr="003573FB" w:rsidRDefault="0069159C" w:rsidP="00AD430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pLKO_shRNA_PP2A _ B56γ1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C137B87" w14:textId="63FB174C" w:rsidR="0069159C" w:rsidRPr="003573FB" w:rsidRDefault="0069159C" w:rsidP="00AD430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Broad Institute Genetics Perturbation Platform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276A6BD" w14:textId="1A3ECA38" w:rsidR="0069159C" w:rsidRPr="003573FB" w:rsidRDefault="0069159C" w:rsidP="00AD430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TRCN0000002494</w:t>
            </w: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CE75915" w14:textId="77777777" w:rsidR="0069159C" w:rsidRPr="003573FB" w:rsidRDefault="0069159C" w:rsidP="00AD4302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</w:p>
        </w:tc>
      </w:tr>
      <w:tr w:rsidR="0069159C" w:rsidRPr="003573FB" w14:paraId="5EDC34FF" w14:textId="77777777" w:rsidTr="004E6C12">
        <w:trPr>
          <w:trHeight w:val="50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3D7D724" w14:textId="44378AB7" w:rsidR="0069159C" w:rsidRPr="003573FB" w:rsidRDefault="0069159C" w:rsidP="00AD4302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  <w:b/>
                <w:bCs/>
                <w:color w:val="000000"/>
              </w:rPr>
            </w:pPr>
            <w:r w:rsidRPr="003573FB">
              <w:rPr>
                <w:rFonts w:ascii="Arial" w:hAnsi="Arial" w:cs="Arial"/>
                <w:b/>
                <w:bCs/>
                <w:color w:val="000000"/>
              </w:rPr>
              <w:t>Recombinant DNA reagent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A655E1C" w14:textId="7745FE5C" w:rsidR="0069159C" w:rsidRPr="003573FB" w:rsidRDefault="0069159C" w:rsidP="00AD430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pLKO_shRNA_PP2A _ B56γ2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DD856CE" w14:textId="3E592B1A" w:rsidR="0069159C" w:rsidRPr="003573FB" w:rsidRDefault="0069159C" w:rsidP="00AD430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Broad Institute Genetics Perturbation Platform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F86CF6A" w14:textId="49C1CE45" w:rsidR="0069159C" w:rsidRPr="003573FB" w:rsidRDefault="0069159C" w:rsidP="00AD430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TRCN0000002496</w:t>
            </w: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1CFE049" w14:textId="77777777" w:rsidR="0069159C" w:rsidRPr="003573FB" w:rsidRDefault="0069159C" w:rsidP="00AD4302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</w:p>
        </w:tc>
      </w:tr>
      <w:tr w:rsidR="0069159C" w:rsidRPr="003573FB" w14:paraId="45995518" w14:textId="77777777" w:rsidTr="004E6C12">
        <w:trPr>
          <w:trHeight w:val="50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0EA0ABB" w14:textId="1436415F" w:rsidR="0069159C" w:rsidRPr="003573FB" w:rsidRDefault="0069159C" w:rsidP="00AD4302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  <w:b/>
                <w:bCs/>
                <w:color w:val="000000"/>
              </w:rPr>
            </w:pPr>
            <w:r w:rsidRPr="003573FB">
              <w:rPr>
                <w:rFonts w:ascii="Arial" w:hAnsi="Arial" w:cs="Arial"/>
                <w:b/>
                <w:bCs/>
                <w:color w:val="000000"/>
              </w:rPr>
              <w:t>Recombinant DNA reagent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DAA7794" w14:textId="5E1FE22F" w:rsidR="0069159C" w:rsidRPr="003573FB" w:rsidRDefault="0069159C" w:rsidP="00AD430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pLKO_shRNA_PP2A _ Aα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FBA6C31" w14:textId="78B8FF60" w:rsidR="0069159C" w:rsidRPr="003573FB" w:rsidRDefault="0069159C" w:rsidP="00AD430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Broad Institute Genetics Perturbation Platform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DD55E5A" w14:textId="22F02253" w:rsidR="0069159C" w:rsidRPr="003573FB" w:rsidRDefault="0069159C" w:rsidP="00AD430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TRCN0000231508</w:t>
            </w: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D9198A2" w14:textId="77777777" w:rsidR="0069159C" w:rsidRPr="003573FB" w:rsidRDefault="0069159C" w:rsidP="00AD4302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</w:p>
        </w:tc>
      </w:tr>
      <w:tr w:rsidR="0069159C" w:rsidRPr="003573FB" w14:paraId="50676AD2" w14:textId="77777777" w:rsidTr="004E6C12">
        <w:trPr>
          <w:trHeight w:val="50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5827D23" w14:textId="4456D893" w:rsidR="0069159C" w:rsidRPr="003573FB" w:rsidRDefault="0069159C" w:rsidP="00AD4302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  <w:b/>
                <w:bCs/>
                <w:color w:val="000000"/>
              </w:rPr>
            </w:pPr>
            <w:r w:rsidRPr="003573FB">
              <w:rPr>
                <w:rFonts w:ascii="Arial" w:hAnsi="Arial" w:cs="Arial"/>
                <w:b/>
                <w:bCs/>
                <w:color w:val="000000"/>
              </w:rPr>
              <w:t>Recombinant DNA reagent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A07B16F" w14:textId="10E97B8B" w:rsidR="0069159C" w:rsidRPr="003573FB" w:rsidRDefault="0069159C" w:rsidP="00AD430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  <w:bCs/>
              </w:rPr>
              <w:t>lentiCRISPRv2-STRN4-gRNA1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42EC3C6" w14:textId="5FE35997" w:rsidR="0069159C" w:rsidRPr="003573FB" w:rsidRDefault="0069159C" w:rsidP="00AD430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This study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1192B3F" w14:textId="443A32E3" w:rsidR="0069159C" w:rsidRPr="003573FB" w:rsidRDefault="0069159C" w:rsidP="00AD430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eastAsia="Times New Roman" w:hAnsi="Arial" w:cs="Arial"/>
                <w:color w:val="000000"/>
              </w:rPr>
              <w:t>TTGTGGAAAGGACGAAACACCcaccgCCAGGGTGACCGATTCCACGGTTTTAGAGCTAGAAATAGCA</w:t>
            </w: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D9CB8BA" w14:textId="77777777" w:rsidR="0069159C" w:rsidRPr="003573FB" w:rsidRDefault="0069159C" w:rsidP="00AD4302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</w:p>
        </w:tc>
      </w:tr>
      <w:tr w:rsidR="0069159C" w:rsidRPr="003573FB" w14:paraId="48E3FBF4" w14:textId="77777777" w:rsidTr="004E6C12">
        <w:trPr>
          <w:trHeight w:val="50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A79DD6C" w14:textId="484697A5" w:rsidR="0069159C" w:rsidRPr="003573FB" w:rsidRDefault="0069159C" w:rsidP="00AD4302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  <w:b/>
                <w:bCs/>
                <w:color w:val="000000"/>
              </w:rPr>
            </w:pPr>
            <w:r w:rsidRPr="003573FB">
              <w:rPr>
                <w:rFonts w:ascii="Arial" w:hAnsi="Arial" w:cs="Arial"/>
                <w:b/>
                <w:bCs/>
                <w:color w:val="000000"/>
              </w:rPr>
              <w:t>Recombinant DNA reagent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03037A0" w14:textId="1003D1EB" w:rsidR="0069159C" w:rsidRPr="003573FB" w:rsidRDefault="0069159C" w:rsidP="00AD430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  <w:bCs/>
              </w:rPr>
              <w:t>lentiCRISPRv2-STRN4-gRNA2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D2C239" w14:textId="6F0D09ED" w:rsidR="0069159C" w:rsidRPr="003573FB" w:rsidRDefault="0069159C" w:rsidP="00AD430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This study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4720163" w14:textId="37DDD8F6" w:rsidR="0069159C" w:rsidRPr="003573FB" w:rsidRDefault="0069159C" w:rsidP="00AD430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eastAsia="Times New Roman" w:hAnsi="Arial" w:cs="Arial"/>
                <w:color w:val="000000"/>
              </w:rPr>
              <w:t>TTGTGGAAAGGACGAAACACCcaccgTTTGGGACAGACCTGAACCAGTTTTAGAGCTAGAAATAGCA</w:t>
            </w: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4AC1665" w14:textId="77777777" w:rsidR="0069159C" w:rsidRPr="003573FB" w:rsidRDefault="0069159C" w:rsidP="00AD4302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</w:p>
        </w:tc>
      </w:tr>
      <w:tr w:rsidR="0069159C" w:rsidRPr="003573FB" w14:paraId="30DD0234" w14:textId="77777777" w:rsidTr="004E6C12">
        <w:trPr>
          <w:trHeight w:val="50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D45A29E" w14:textId="295F882A" w:rsidR="0069159C" w:rsidRPr="003573FB" w:rsidRDefault="0069159C" w:rsidP="00AD4302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  <w:b/>
                <w:bCs/>
                <w:color w:val="000000"/>
              </w:rPr>
            </w:pPr>
            <w:r w:rsidRPr="003573FB">
              <w:rPr>
                <w:rFonts w:ascii="Arial" w:hAnsi="Arial" w:cs="Arial"/>
                <w:b/>
                <w:bCs/>
                <w:color w:val="000000"/>
              </w:rPr>
              <w:t>Recombinant DNA reagent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37C8594" w14:textId="3EF3630C" w:rsidR="0069159C" w:rsidRPr="003573FB" w:rsidRDefault="0069159C" w:rsidP="00AD430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  <w:bCs/>
              </w:rPr>
              <w:t>lentiCRISPRv2-STRN4-gRNA3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B1D541B" w14:textId="13CABB44" w:rsidR="0069159C" w:rsidRPr="003573FB" w:rsidRDefault="0069159C" w:rsidP="00AD430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This study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F308BBE" w14:textId="15302999" w:rsidR="0069159C" w:rsidRPr="003573FB" w:rsidRDefault="0069159C" w:rsidP="00AD430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eastAsia="Times New Roman" w:hAnsi="Arial" w:cs="Arial"/>
                <w:color w:val="000000"/>
              </w:rPr>
              <w:t>TTGTGGAAAGGACGAAACACCcaccGGGCCCGCG</w:t>
            </w:r>
            <w:r w:rsidRPr="003573FB">
              <w:rPr>
                <w:rFonts w:ascii="Arial" w:eastAsia="Times New Roman" w:hAnsi="Arial" w:cs="Arial"/>
                <w:color w:val="000000"/>
              </w:rPr>
              <w:lastRenderedPageBreak/>
              <w:t>CCTGAGCCGAGGTTTTAGAGCTAGAAATAGCA</w:t>
            </w: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46DBC48" w14:textId="77777777" w:rsidR="0069159C" w:rsidRPr="003573FB" w:rsidRDefault="0069159C" w:rsidP="00AD4302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</w:p>
        </w:tc>
      </w:tr>
      <w:tr w:rsidR="0069159C" w:rsidRPr="003573FB" w14:paraId="3D5F937F" w14:textId="77777777" w:rsidTr="004E6C12">
        <w:trPr>
          <w:trHeight w:val="50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9AA5C09" w14:textId="0C293A86" w:rsidR="0069159C" w:rsidRPr="003573FB" w:rsidRDefault="0069159C" w:rsidP="00AD4302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  <w:b/>
                <w:bCs/>
                <w:color w:val="000000"/>
              </w:rPr>
            </w:pPr>
            <w:r w:rsidRPr="003573FB">
              <w:rPr>
                <w:rFonts w:ascii="Arial" w:hAnsi="Arial" w:cs="Arial"/>
                <w:b/>
                <w:bCs/>
                <w:color w:val="000000"/>
              </w:rPr>
              <w:t>Recombinant DNA reagent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7998244" w14:textId="19401B26" w:rsidR="0069159C" w:rsidRPr="003573FB" w:rsidRDefault="0069159C" w:rsidP="00AD430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  <w:bCs/>
              </w:rPr>
              <w:t>lentiCRISPRv2-STRN4-gRNA4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72718A3" w14:textId="7B2D5B9D" w:rsidR="0069159C" w:rsidRPr="003573FB" w:rsidRDefault="0069159C" w:rsidP="00AD430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This study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1E8E5F4" w14:textId="7AAC39DA" w:rsidR="0069159C" w:rsidRPr="003573FB" w:rsidRDefault="0069159C" w:rsidP="00AD430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eastAsia="Times New Roman" w:hAnsi="Arial" w:cs="Arial"/>
                <w:color w:val="000000"/>
              </w:rPr>
              <w:t>TTGTGGAAAGGACGAAACACCcaccgCGAGGACGAAGACAGCGACGGTTTTAGAGCTAGAAATAGCA</w:t>
            </w: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ECA9914" w14:textId="77777777" w:rsidR="0069159C" w:rsidRPr="003573FB" w:rsidRDefault="0069159C" w:rsidP="00AD4302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</w:p>
        </w:tc>
      </w:tr>
      <w:tr w:rsidR="0069159C" w:rsidRPr="003573FB" w14:paraId="65E0CBD8" w14:textId="77777777" w:rsidTr="004E6C12">
        <w:trPr>
          <w:trHeight w:val="50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6AA3319" w14:textId="4106D35B" w:rsidR="0069159C" w:rsidRPr="003573FB" w:rsidRDefault="0069159C" w:rsidP="00AD4302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  <w:b/>
                <w:bCs/>
                <w:color w:val="000000"/>
              </w:rPr>
            </w:pPr>
            <w:r w:rsidRPr="003573FB">
              <w:rPr>
                <w:rFonts w:ascii="Arial" w:hAnsi="Arial" w:cs="Arial"/>
                <w:b/>
                <w:bCs/>
                <w:color w:val="000000"/>
              </w:rPr>
              <w:t>Software, algorithm</w:t>
            </w:r>
            <w:r w:rsidRPr="003573FB">
              <w:rPr>
                <w:rFonts w:ascii="Arial" w:hAnsi="Arial" w:cs="Arial"/>
                <w:color w:val="000000"/>
              </w:rPr>
              <w:t xml:space="preserve"> 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A771642" w14:textId="6692A926" w:rsidR="0069159C" w:rsidRPr="003573FB" w:rsidRDefault="0069159C" w:rsidP="00AD430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proofErr w:type="spellStart"/>
            <w:r w:rsidRPr="003573FB">
              <w:rPr>
                <w:rFonts w:ascii="Arial" w:hAnsi="Arial" w:cs="Arial"/>
              </w:rPr>
              <w:t>ssGSEA</w:t>
            </w:r>
            <w:proofErr w:type="spellEnd"/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59DA316" w14:textId="1ABD011B" w:rsidR="0069159C" w:rsidRPr="003573FB" w:rsidRDefault="0069159C" w:rsidP="00AD430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https://software.broadinstitute.org/cancer/software/genepattern/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B867D46" w14:textId="5FE01B02" w:rsidR="0069159C" w:rsidRPr="003573FB" w:rsidRDefault="0069159C" w:rsidP="00AD430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180D10E" w14:textId="77777777" w:rsidR="0069159C" w:rsidRPr="003573FB" w:rsidRDefault="0069159C" w:rsidP="00AD4302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</w:p>
        </w:tc>
      </w:tr>
      <w:tr w:rsidR="0069159C" w:rsidRPr="003573FB" w14:paraId="306D9D34" w14:textId="77777777" w:rsidTr="004E6C12">
        <w:trPr>
          <w:trHeight w:val="50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BF8FB6D" w14:textId="46769F0D" w:rsidR="0069159C" w:rsidRPr="003573FB" w:rsidRDefault="0069159C" w:rsidP="00AD4302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  <w:b/>
                <w:bCs/>
                <w:color w:val="000000"/>
              </w:rPr>
            </w:pPr>
            <w:r w:rsidRPr="003573FB">
              <w:rPr>
                <w:rFonts w:ascii="Arial" w:hAnsi="Arial" w:cs="Arial"/>
                <w:b/>
                <w:bCs/>
                <w:color w:val="000000"/>
              </w:rPr>
              <w:t>Software, algorithm</w:t>
            </w:r>
            <w:r w:rsidRPr="003573FB">
              <w:rPr>
                <w:rFonts w:ascii="Arial" w:hAnsi="Arial" w:cs="Arial"/>
                <w:color w:val="000000"/>
              </w:rPr>
              <w:t xml:space="preserve"> 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9D27C43" w14:textId="269E7806" w:rsidR="0069159C" w:rsidRPr="003573FB" w:rsidRDefault="0069159C" w:rsidP="00AD430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Morpheus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AF5CCF7" w14:textId="513D58BF" w:rsidR="0069159C" w:rsidRPr="003573FB" w:rsidRDefault="0069159C" w:rsidP="00AD430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https://software.broadinstitute.org/morpheus/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2C4E32C" w14:textId="3EE0397B" w:rsidR="0069159C" w:rsidRPr="003573FB" w:rsidRDefault="0069159C" w:rsidP="00AD430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64BAE61" w14:textId="77777777" w:rsidR="0069159C" w:rsidRPr="003573FB" w:rsidRDefault="0069159C" w:rsidP="00AD4302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</w:p>
        </w:tc>
      </w:tr>
      <w:tr w:rsidR="0069159C" w:rsidRPr="003573FB" w14:paraId="31B4CFEB" w14:textId="77777777" w:rsidTr="004E6C12">
        <w:trPr>
          <w:trHeight w:val="50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83495D3" w14:textId="600FE3C5" w:rsidR="0069159C" w:rsidRPr="003573FB" w:rsidRDefault="0069159C" w:rsidP="00AD4302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  <w:b/>
                <w:bCs/>
                <w:color w:val="000000"/>
              </w:rPr>
            </w:pPr>
            <w:r w:rsidRPr="003573FB">
              <w:rPr>
                <w:rFonts w:ascii="Arial" w:hAnsi="Arial" w:cs="Arial"/>
                <w:b/>
                <w:bCs/>
                <w:color w:val="000000"/>
              </w:rPr>
              <w:t>Software, algorithm</w:t>
            </w:r>
            <w:r w:rsidRPr="003573FB">
              <w:rPr>
                <w:rFonts w:ascii="Arial" w:hAnsi="Arial" w:cs="Arial"/>
                <w:color w:val="000000"/>
              </w:rPr>
              <w:t xml:space="preserve"> 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464B9DD" w14:textId="4A5746AC" w:rsidR="0069159C" w:rsidRPr="003573FB" w:rsidRDefault="0069159C" w:rsidP="00AD430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REVEALER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73B10A6" w14:textId="3D823BE4" w:rsidR="0069159C" w:rsidRPr="003573FB" w:rsidRDefault="0069159C" w:rsidP="00AD430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https://software.broadinstitute.org/cancer/software/genepattern/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FFAA771" w14:textId="02796EB0" w:rsidR="0069159C" w:rsidRPr="003573FB" w:rsidRDefault="0069159C" w:rsidP="00AD430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DF66CB2" w14:textId="77777777" w:rsidR="0069159C" w:rsidRPr="003573FB" w:rsidRDefault="0069159C" w:rsidP="00AD4302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</w:p>
        </w:tc>
      </w:tr>
      <w:tr w:rsidR="0069159C" w:rsidRPr="003573FB" w14:paraId="6C42B0BE" w14:textId="77777777" w:rsidTr="004E6C12">
        <w:trPr>
          <w:trHeight w:val="50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0992964" w14:textId="6A660704" w:rsidR="0069159C" w:rsidRPr="003573FB" w:rsidRDefault="0069159C" w:rsidP="00AD4302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  <w:b/>
                <w:bCs/>
                <w:color w:val="000000"/>
              </w:rPr>
            </w:pPr>
            <w:r w:rsidRPr="003573FB">
              <w:rPr>
                <w:rFonts w:ascii="Arial" w:hAnsi="Arial" w:cs="Arial"/>
                <w:b/>
                <w:bCs/>
                <w:color w:val="000000"/>
              </w:rPr>
              <w:t>Cell line</w:t>
            </w:r>
            <w:r w:rsidRPr="003573FB">
              <w:rPr>
                <w:rFonts w:ascii="Arial" w:hAnsi="Arial" w:cs="Arial"/>
                <w:color w:val="000000"/>
              </w:rPr>
              <w:t xml:space="preserve"> 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ED58B97" w14:textId="08F39FA4" w:rsidR="0069159C" w:rsidRPr="003573FB" w:rsidRDefault="0069159C" w:rsidP="00AD430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HEK</w:t>
            </w:r>
            <w:r>
              <w:rPr>
                <w:rFonts w:ascii="Arial" w:hAnsi="Arial" w:cs="Arial"/>
              </w:rPr>
              <w:t xml:space="preserve"> </w:t>
            </w:r>
            <w:r w:rsidRPr="003573FB">
              <w:rPr>
                <w:rFonts w:ascii="Arial" w:hAnsi="Arial" w:cs="Arial"/>
              </w:rPr>
              <w:t>TER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158E46B" w14:textId="0341DE9C" w:rsidR="0069159C" w:rsidRPr="003573FB" w:rsidRDefault="0069159C" w:rsidP="00AD430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fldChar w:fldCharType="begin">
                <w:fldData xml:space="preserve">PEVuZE5vdGU+PENpdGU+PEF1dGhvcj5IYWhuPC9BdXRob3I+PFllYXI+MjAwMjwvWWVhcj48UmVj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</w:fldData>
              </w:fldChar>
            </w:r>
            <w:r w:rsidRPr="003573FB">
              <w:rPr>
                <w:rFonts w:ascii="Arial" w:hAnsi="Arial" w:cs="Arial"/>
              </w:rPr>
              <w:instrText xml:space="preserve"> ADDIN EN.CITE </w:instrText>
            </w:r>
            <w:r w:rsidRPr="003573FB">
              <w:rPr>
                <w:rFonts w:ascii="Arial" w:hAnsi="Arial" w:cs="Arial"/>
              </w:rPr>
              <w:fldChar w:fldCharType="begin">
                <w:fldData xml:space="preserve">PEVuZE5vdGU+PENpdGU+PEF1dGhvcj5IYWhuPC9BdXRob3I+PFllYXI+MjAwMjwvWWVhcj48UmVj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</w:fldData>
              </w:fldChar>
            </w:r>
            <w:r w:rsidRPr="003573FB">
              <w:rPr>
                <w:rFonts w:ascii="Arial" w:hAnsi="Arial" w:cs="Arial"/>
              </w:rPr>
              <w:instrText xml:space="preserve"> ADDIN EN.CITE.DATA </w:instrText>
            </w:r>
            <w:r w:rsidRPr="003573FB">
              <w:rPr>
                <w:rFonts w:ascii="Arial" w:hAnsi="Arial" w:cs="Arial"/>
              </w:rPr>
            </w:r>
            <w:r w:rsidRPr="003573FB">
              <w:rPr>
                <w:rFonts w:ascii="Arial" w:hAnsi="Arial" w:cs="Arial"/>
              </w:rPr>
              <w:fldChar w:fldCharType="end"/>
            </w:r>
            <w:r w:rsidRPr="003573FB">
              <w:rPr>
                <w:rFonts w:ascii="Arial" w:hAnsi="Arial" w:cs="Arial"/>
              </w:rPr>
            </w:r>
            <w:r w:rsidRPr="003573FB">
              <w:rPr>
                <w:rFonts w:ascii="Arial" w:hAnsi="Arial" w:cs="Arial"/>
              </w:rPr>
              <w:fldChar w:fldCharType="separate"/>
            </w:r>
            <w:r w:rsidRPr="003573FB">
              <w:rPr>
                <w:rFonts w:ascii="Arial" w:hAnsi="Arial" w:cs="Arial"/>
                <w:noProof/>
              </w:rPr>
              <w:t>(Hahn et al. 2002)</w:t>
            </w:r>
            <w:r w:rsidRPr="003573FB">
              <w:rPr>
                <w:rFonts w:ascii="Arial" w:hAnsi="Arial" w:cs="Arial"/>
              </w:rPr>
              <w:fldChar w:fldCharType="end"/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A3FA391" w14:textId="13829FF1" w:rsidR="0069159C" w:rsidRPr="003573FB" w:rsidRDefault="0069159C" w:rsidP="00AD430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3672C6D5" w14:textId="77777777" w:rsidR="0069159C" w:rsidRPr="003573FB" w:rsidRDefault="0069159C" w:rsidP="00AD4302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</w:p>
        </w:tc>
      </w:tr>
      <w:tr w:rsidR="0069159C" w:rsidRPr="003573FB" w14:paraId="26FADD2F" w14:textId="77777777" w:rsidTr="004E6C12">
        <w:trPr>
          <w:trHeight w:val="50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849F75C" w14:textId="22AF21E5" w:rsidR="0069159C" w:rsidRPr="003573FB" w:rsidRDefault="0069159C" w:rsidP="00AD4302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  <w:b/>
                <w:bCs/>
                <w:color w:val="000000"/>
              </w:rPr>
            </w:pPr>
            <w:r w:rsidRPr="003573FB">
              <w:rPr>
                <w:rFonts w:ascii="Arial" w:hAnsi="Arial" w:cs="Arial"/>
                <w:b/>
                <w:bCs/>
                <w:color w:val="000000"/>
              </w:rPr>
              <w:t>Cell line</w:t>
            </w:r>
            <w:r w:rsidRPr="003573FB">
              <w:rPr>
                <w:rFonts w:ascii="Arial" w:hAnsi="Arial" w:cs="Arial"/>
                <w:color w:val="000000"/>
              </w:rPr>
              <w:t xml:space="preserve"> 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8A33B7F" w14:textId="20DDF32D" w:rsidR="0069159C" w:rsidRPr="003573FB" w:rsidRDefault="0069159C" w:rsidP="00AD430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HEK</w:t>
            </w:r>
            <w:r>
              <w:rPr>
                <w:rFonts w:ascii="Arial" w:hAnsi="Arial" w:cs="Arial"/>
              </w:rPr>
              <w:t xml:space="preserve"> </w:t>
            </w:r>
            <w:r w:rsidRPr="003573FB">
              <w:rPr>
                <w:rFonts w:ascii="Arial" w:hAnsi="Arial" w:cs="Arial"/>
              </w:rPr>
              <w:t>TER</w:t>
            </w:r>
            <w:r>
              <w:rPr>
                <w:rFonts w:ascii="Arial" w:hAnsi="Arial" w:cs="Arial"/>
              </w:rPr>
              <w:t xml:space="preserve"> </w:t>
            </w:r>
            <w:r w:rsidRPr="003573FB">
              <w:rPr>
                <w:rFonts w:ascii="Arial" w:hAnsi="Arial" w:cs="Arial"/>
              </w:rPr>
              <w:t>ST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92E3E05" w14:textId="4E5C496A" w:rsidR="0069159C" w:rsidRPr="003573FB" w:rsidRDefault="0069159C" w:rsidP="00AD430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fldChar w:fldCharType="begin">
                <w:fldData xml:space="preserve">PEVuZE5vdGU+PENpdGU+PEF1dGhvcj5IYWhuPC9BdXRob3I+PFllYXI+MjAwMjwvWWVhcj48UmVj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</w:fldData>
              </w:fldChar>
            </w:r>
            <w:r w:rsidRPr="003573FB">
              <w:rPr>
                <w:rFonts w:ascii="Arial" w:hAnsi="Arial" w:cs="Arial"/>
              </w:rPr>
              <w:instrText xml:space="preserve"> ADDIN EN.CITE </w:instrText>
            </w:r>
            <w:r w:rsidRPr="003573FB">
              <w:rPr>
                <w:rFonts w:ascii="Arial" w:hAnsi="Arial" w:cs="Arial"/>
              </w:rPr>
              <w:fldChar w:fldCharType="begin">
                <w:fldData xml:space="preserve">PEVuZE5vdGU+PENpdGU+PEF1dGhvcj5IYWhuPC9BdXRob3I+PFllYXI+MjAwMjwvWWVhcj48UmVj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</w:fldData>
              </w:fldChar>
            </w:r>
            <w:r w:rsidRPr="003573FB">
              <w:rPr>
                <w:rFonts w:ascii="Arial" w:hAnsi="Arial" w:cs="Arial"/>
              </w:rPr>
              <w:instrText xml:space="preserve"> ADDIN EN.CITE.DATA </w:instrText>
            </w:r>
            <w:r w:rsidRPr="003573FB">
              <w:rPr>
                <w:rFonts w:ascii="Arial" w:hAnsi="Arial" w:cs="Arial"/>
              </w:rPr>
            </w:r>
            <w:r w:rsidRPr="003573FB">
              <w:rPr>
                <w:rFonts w:ascii="Arial" w:hAnsi="Arial" w:cs="Arial"/>
              </w:rPr>
              <w:fldChar w:fldCharType="end"/>
            </w:r>
            <w:r w:rsidRPr="003573FB">
              <w:rPr>
                <w:rFonts w:ascii="Arial" w:hAnsi="Arial" w:cs="Arial"/>
              </w:rPr>
            </w:r>
            <w:r w:rsidRPr="003573FB">
              <w:rPr>
                <w:rFonts w:ascii="Arial" w:hAnsi="Arial" w:cs="Arial"/>
              </w:rPr>
              <w:fldChar w:fldCharType="separate"/>
            </w:r>
            <w:r w:rsidRPr="003573FB">
              <w:rPr>
                <w:rFonts w:ascii="Arial" w:hAnsi="Arial" w:cs="Arial"/>
                <w:noProof/>
              </w:rPr>
              <w:t>(Hahn et al. 2002)</w:t>
            </w:r>
            <w:r w:rsidRPr="003573FB">
              <w:rPr>
                <w:rFonts w:ascii="Arial" w:hAnsi="Arial" w:cs="Arial"/>
              </w:rPr>
              <w:fldChar w:fldCharType="end"/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E0E1937" w14:textId="27B3D87D" w:rsidR="0069159C" w:rsidRPr="003573FB" w:rsidRDefault="0069159C" w:rsidP="00AD430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DEA0CD3" w14:textId="77777777" w:rsidR="0069159C" w:rsidRPr="003573FB" w:rsidRDefault="0069159C" w:rsidP="00AD4302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</w:p>
        </w:tc>
      </w:tr>
      <w:tr w:rsidR="0069159C" w:rsidRPr="003573FB" w14:paraId="5502FADB" w14:textId="77777777" w:rsidTr="004E6C12">
        <w:trPr>
          <w:trHeight w:val="50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5836148" w14:textId="599E700D" w:rsidR="0069159C" w:rsidRPr="003573FB" w:rsidRDefault="0069159C" w:rsidP="00AD4302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  <w:b/>
                <w:bCs/>
                <w:color w:val="000000"/>
              </w:rPr>
            </w:pPr>
            <w:r w:rsidRPr="003573FB">
              <w:rPr>
                <w:rFonts w:ascii="Arial" w:hAnsi="Arial" w:cs="Arial"/>
                <w:b/>
                <w:bCs/>
                <w:color w:val="000000"/>
              </w:rPr>
              <w:t>Cell line</w:t>
            </w:r>
            <w:r w:rsidRPr="003573FB">
              <w:rPr>
                <w:rFonts w:ascii="Arial" w:hAnsi="Arial" w:cs="Arial"/>
                <w:color w:val="000000"/>
              </w:rPr>
              <w:t xml:space="preserve"> 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C37F587" w14:textId="0B3ECB31" w:rsidR="0069159C" w:rsidRPr="003573FB" w:rsidRDefault="0069159C" w:rsidP="00AD430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IMR-90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9D304DF" w14:textId="0ECF273F" w:rsidR="0069159C" w:rsidRPr="003573FB" w:rsidRDefault="0069159C" w:rsidP="00AD430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ATCC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942E3BB" w14:textId="77777777" w:rsidR="0069159C" w:rsidRDefault="0069159C" w:rsidP="00AD430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Cat# CCL-186</w:t>
            </w:r>
          </w:p>
          <w:p w14:paraId="2F6ECE22" w14:textId="0EF4EB9B" w:rsidR="0069159C" w:rsidRPr="003573FB" w:rsidRDefault="0069159C" w:rsidP="00AD430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proofErr w:type="gramStart"/>
            <w:r w:rsidRPr="0069159C">
              <w:rPr>
                <w:rFonts w:ascii="Arial" w:hAnsi="Arial" w:cs="Arial"/>
              </w:rPr>
              <w:t>RRID:CVCL</w:t>
            </w:r>
            <w:proofErr w:type="gramEnd"/>
            <w:r w:rsidRPr="0069159C">
              <w:rPr>
                <w:rFonts w:ascii="Arial" w:hAnsi="Arial" w:cs="Arial"/>
              </w:rPr>
              <w:t>_0347</w:t>
            </w: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8E6B037" w14:textId="77777777" w:rsidR="0069159C" w:rsidRPr="003573FB" w:rsidRDefault="0069159C" w:rsidP="00AD4302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</w:p>
        </w:tc>
      </w:tr>
      <w:tr w:rsidR="0069159C" w:rsidRPr="003573FB" w14:paraId="2A9350C6" w14:textId="77777777" w:rsidTr="004E6C12">
        <w:trPr>
          <w:trHeight w:val="50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E5E8B55" w14:textId="5B9CD8F1" w:rsidR="0069159C" w:rsidRPr="003573FB" w:rsidRDefault="0069159C" w:rsidP="00AD4302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  <w:b/>
                <w:bCs/>
                <w:color w:val="000000"/>
              </w:rPr>
            </w:pPr>
            <w:r w:rsidRPr="003573FB">
              <w:rPr>
                <w:rFonts w:ascii="Arial" w:hAnsi="Arial" w:cs="Arial"/>
                <w:b/>
                <w:bCs/>
                <w:color w:val="000000"/>
              </w:rPr>
              <w:t>Cell line</w:t>
            </w:r>
            <w:r w:rsidRPr="003573FB">
              <w:rPr>
                <w:rFonts w:ascii="Arial" w:hAnsi="Arial" w:cs="Arial"/>
                <w:color w:val="000000"/>
              </w:rPr>
              <w:t xml:space="preserve"> 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C142BAC" w14:textId="23411496" w:rsidR="0069159C" w:rsidRPr="003573FB" w:rsidRDefault="0069159C" w:rsidP="00AD4302">
            <w:pPr>
              <w:spacing w:before="100" w:beforeAutospacing="1" w:after="100" w:afterAutospacing="1" w:line="360" w:lineRule="auto"/>
              <w:contextualSpacing/>
              <w:jc w:val="both"/>
              <w:rPr>
                <w:rFonts w:ascii="Arial" w:hAnsi="Arial" w:cs="Arial"/>
                <w:sz w:val="20"/>
                <w:szCs w:val="20"/>
              </w:rPr>
            </w:pPr>
            <w:r w:rsidRPr="003573FB">
              <w:rPr>
                <w:rFonts w:ascii="Arial" w:hAnsi="Arial" w:cs="Arial"/>
              </w:rPr>
              <w:t>293T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CDC3F9F" w14:textId="59669C05" w:rsidR="0069159C" w:rsidRPr="003573FB" w:rsidRDefault="0069159C" w:rsidP="00AD430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ATCC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AE34878" w14:textId="77777777" w:rsidR="0069159C" w:rsidRPr="0069159C" w:rsidRDefault="0069159C" w:rsidP="005F075E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69159C">
              <w:rPr>
                <w:rFonts w:ascii="Arial" w:hAnsi="Arial" w:cs="Arial"/>
                <w:sz w:val="20"/>
                <w:szCs w:val="20"/>
              </w:rPr>
              <w:t>Cat# CRL-3216</w:t>
            </w:r>
          </w:p>
          <w:p w14:paraId="5881A44E" w14:textId="65D16F1A" w:rsidR="0069159C" w:rsidRPr="005F075E" w:rsidRDefault="0069159C" w:rsidP="005F075E">
            <w:pPr>
              <w:jc w:val="both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proofErr w:type="gramStart"/>
            <w:r w:rsidRPr="0069159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RRID:CVCL</w:t>
            </w:r>
            <w:proofErr w:type="gramEnd"/>
            <w:r w:rsidRPr="0069159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_0063</w:t>
            </w: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08933C2" w14:textId="77777777" w:rsidR="0069159C" w:rsidRPr="003573FB" w:rsidRDefault="0069159C" w:rsidP="00AD4302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</w:p>
        </w:tc>
      </w:tr>
      <w:tr w:rsidR="0069159C" w:rsidRPr="003573FB" w14:paraId="2DB95F32" w14:textId="77777777" w:rsidTr="004E6C12">
        <w:trPr>
          <w:trHeight w:val="50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08E97B7" w14:textId="1911053B" w:rsidR="0069159C" w:rsidRPr="003573FB" w:rsidRDefault="0069159C" w:rsidP="00AD4302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  <w:b/>
                <w:bCs/>
                <w:color w:val="000000"/>
              </w:rPr>
            </w:pPr>
            <w:r w:rsidRPr="003573FB">
              <w:rPr>
                <w:rFonts w:ascii="Arial" w:hAnsi="Arial" w:cs="Arial"/>
                <w:b/>
                <w:bCs/>
                <w:color w:val="000000"/>
              </w:rPr>
              <w:t>Cell line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95F4061" w14:textId="1EFFC625" w:rsidR="0069159C" w:rsidRPr="003573FB" w:rsidRDefault="0069159C" w:rsidP="00AD4302">
            <w:pPr>
              <w:spacing w:before="100" w:beforeAutospacing="1" w:after="100" w:afterAutospacing="1" w:line="360" w:lineRule="auto"/>
              <w:contextualSpacing/>
              <w:jc w:val="both"/>
              <w:rPr>
                <w:rFonts w:ascii="Arial" w:hAnsi="Arial" w:cs="Arial"/>
                <w:sz w:val="20"/>
                <w:szCs w:val="20"/>
              </w:rPr>
            </w:pPr>
            <w:r w:rsidRPr="003573FB">
              <w:rPr>
                <w:rFonts w:ascii="Arial" w:hAnsi="Arial" w:cs="Arial"/>
              </w:rPr>
              <w:t>HCT-116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63592E5" w14:textId="0FFE9744" w:rsidR="0069159C" w:rsidRPr="003573FB" w:rsidRDefault="0069159C" w:rsidP="00AD430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ATCC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C4BF255" w14:textId="77777777" w:rsidR="0069159C" w:rsidRDefault="0069159C" w:rsidP="005F075E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69159C">
              <w:rPr>
                <w:rFonts w:ascii="Arial" w:hAnsi="Arial" w:cs="Arial"/>
                <w:sz w:val="20"/>
                <w:szCs w:val="20"/>
              </w:rPr>
              <w:t>Cat# CCL-247</w:t>
            </w:r>
          </w:p>
          <w:p w14:paraId="105123E0" w14:textId="3CB1BA03" w:rsidR="0069159C" w:rsidRPr="0069159C" w:rsidRDefault="0069159C" w:rsidP="005F075E">
            <w:pPr>
              <w:jc w:val="both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proofErr w:type="gramStart"/>
            <w:r w:rsidRPr="0069159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RRID:CVCL</w:t>
            </w:r>
            <w:proofErr w:type="gramEnd"/>
            <w:r w:rsidRPr="0069159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_0291</w:t>
            </w:r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3DA0332" w14:textId="77777777" w:rsidR="0069159C" w:rsidRPr="003573FB" w:rsidRDefault="0069159C" w:rsidP="00AD4302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</w:p>
        </w:tc>
      </w:tr>
      <w:tr w:rsidR="0069159C" w:rsidRPr="003573FB" w14:paraId="528A4EC1" w14:textId="77777777" w:rsidTr="004E6C12">
        <w:trPr>
          <w:trHeight w:val="500"/>
        </w:trPr>
        <w:tc>
          <w:tcPr>
            <w:tcW w:w="17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B85C653" w14:textId="1571A372" w:rsidR="0069159C" w:rsidRPr="003573FB" w:rsidRDefault="0069159C" w:rsidP="00AD4302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  <w:b/>
                <w:bCs/>
                <w:color w:val="000000"/>
              </w:rPr>
            </w:pPr>
            <w:r w:rsidRPr="003573FB">
              <w:rPr>
                <w:rFonts w:ascii="Arial" w:hAnsi="Arial" w:cs="Arial"/>
                <w:b/>
                <w:bCs/>
                <w:color w:val="000000"/>
              </w:rPr>
              <w:t>Strain, strain background</w:t>
            </w:r>
          </w:p>
        </w:tc>
        <w:tc>
          <w:tcPr>
            <w:tcW w:w="2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6162ABB" w14:textId="3BF28076" w:rsidR="0069159C" w:rsidRPr="003573FB" w:rsidRDefault="0069159C" w:rsidP="00AD4302">
            <w:pPr>
              <w:spacing w:before="100" w:beforeAutospacing="1" w:after="100" w:afterAutospacing="1" w:line="360" w:lineRule="auto"/>
              <w:contextualSpacing/>
              <w:jc w:val="both"/>
              <w:rPr>
                <w:rFonts w:ascii="Arial" w:hAnsi="Arial" w:cs="Arial"/>
                <w:sz w:val="20"/>
                <w:szCs w:val="20"/>
              </w:rPr>
            </w:pPr>
            <w:r w:rsidRPr="003573FB">
              <w:rPr>
                <w:rFonts w:ascii="Arial" w:hAnsi="Arial" w:cs="Arial"/>
              </w:rPr>
              <w:t xml:space="preserve">Female NCR-nude </w:t>
            </w:r>
            <w:proofErr w:type="spellStart"/>
            <w:r w:rsidRPr="003573FB">
              <w:rPr>
                <w:rFonts w:ascii="Arial" w:hAnsi="Arial" w:cs="Arial"/>
              </w:rPr>
              <w:t>sp</w:t>
            </w:r>
            <w:proofErr w:type="spellEnd"/>
            <w:r w:rsidRPr="003573FB">
              <w:rPr>
                <w:rFonts w:ascii="Arial" w:hAnsi="Arial" w:cs="Arial"/>
              </w:rPr>
              <w:t>/</w:t>
            </w:r>
            <w:proofErr w:type="spellStart"/>
            <w:r w:rsidRPr="003573FB">
              <w:rPr>
                <w:rFonts w:ascii="Arial" w:hAnsi="Arial" w:cs="Arial"/>
              </w:rPr>
              <w:t>sp</w:t>
            </w:r>
            <w:proofErr w:type="spellEnd"/>
            <w:r w:rsidRPr="003573FB">
              <w:rPr>
                <w:rFonts w:ascii="Arial" w:hAnsi="Arial" w:cs="Arial"/>
              </w:rPr>
              <w:t xml:space="preserve"> (</w:t>
            </w:r>
            <w:proofErr w:type="gramStart"/>
            <w:r w:rsidRPr="003573FB">
              <w:rPr>
                <w:rFonts w:ascii="Arial" w:hAnsi="Arial" w:cs="Arial"/>
              </w:rPr>
              <w:t>CrTac:NCr</w:t>
            </w:r>
            <w:proofErr w:type="gramEnd"/>
            <w:r w:rsidRPr="003573FB">
              <w:rPr>
                <w:rFonts w:ascii="Arial" w:hAnsi="Arial" w:cs="Arial"/>
              </w:rPr>
              <w:t>-Foxn1nu)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B7213D5" w14:textId="18868BB8" w:rsidR="0069159C" w:rsidRPr="003573FB" w:rsidRDefault="0069159C" w:rsidP="00AD4302">
            <w:pPr>
              <w:pStyle w:val="Normal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r w:rsidRPr="003573FB">
              <w:rPr>
                <w:rFonts w:ascii="Arial" w:hAnsi="Arial" w:cs="Arial"/>
              </w:rPr>
              <w:t>Taconic</w:t>
            </w:r>
          </w:p>
        </w:tc>
        <w:tc>
          <w:tcPr>
            <w:tcW w:w="17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C990E11" w14:textId="77777777" w:rsidR="0069159C" w:rsidRPr="0069159C" w:rsidRDefault="0069159C" w:rsidP="005F075E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69159C">
              <w:rPr>
                <w:rFonts w:ascii="Arial" w:hAnsi="Arial" w:cs="Arial"/>
                <w:sz w:val="20"/>
                <w:szCs w:val="20"/>
              </w:rPr>
              <w:t>NCRNU-F</w:t>
            </w:r>
          </w:p>
          <w:p w14:paraId="126FD2A9" w14:textId="55F00C97" w:rsidR="0069159C" w:rsidRPr="005F075E" w:rsidRDefault="0069159C" w:rsidP="005F075E">
            <w:pPr>
              <w:jc w:val="both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proofErr w:type="spellStart"/>
            <w:proofErr w:type="gramStart"/>
            <w:r w:rsidRPr="0069159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RRID:IMSR</w:t>
            </w:r>
            <w:proofErr w:type="gramEnd"/>
            <w:r w:rsidRPr="0069159C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_TAC:ncrnu</w:t>
            </w:r>
            <w:proofErr w:type="spellEnd"/>
          </w:p>
        </w:tc>
        <w:tc>
          <w:tcPr>
            <w:tcW w:w="14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6F14FAB" w14:textId="77777777" w:rsidR="0069159C" w:rsidRPr="003573FB" w:rsidRDefault="0069159C" w:rsidP="00AD4302">
            <w:pPr>
              <w:pStyle w:val="NormalWeb"/>
              <w:spacing w:before="0" w:beforeAutospacing="0" w:after="0" w:afterAutospacing="0"/>
              <w:ind w:right="120"/>
              <w:rPr>
                <w:rFonts w:ascii="Arial" w:hAnsi="Arial" w:cs="Arial"/>
              </w:rPr>
            </w:pPr>
          </w:p>
        </w:tc>
      </w:tr>
    </w:tbl>
    <w:p w14:paraId="336CB1C1" w14:textId="77777777" w:rsidR="005B7453" w:rsidRPr="003573FB" w:rsidRDefault="005B7453" w:rsidP="00BE6FF3">
      <w:pPr>
        <w:rPr>
          <w:rFonts w:ascii="Arial" w:hAnsi="Arial" w:cs="Arial"/>
          <w:sz w:val="20"/>
          <w:szCs w:val="20"/>
        </w:rPr>
      </w:pPr>
      <w:bookmarkStart w:id="0" w:name="_GoBack"/>
      <w:bookmarkEnd w:id="0"/>
    </w:p>
    <w:sectPr w:rsidR="005B7453" w:rsidRPr="003573FB" w:rsidSect="00083EF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algun Gothic">
    <w:altName w:val="맑은 고딕"/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83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C02D0"/>
    <w:rsid w:val="00083EFA"/>
    <w:rsid w:val="000C407A"/>
    <w:rsid w:val="00136EB0"/>
    <w:rsid w:val="001A157F"/>
    <w:rsid w:val="001C559E"/>
    <w:rsid w:val="00205A2F"/>
    <w:rsid w:val="00254112"/>
    <w:rsid w:val="00334AA6"/>
    <w:rsid w:val="00340AC1"/>
    <w:rsid w:val="003573FB"/>
    <w:rsid w:val="0036123A"/>
    <w:rsid w:val="00383C7D"/>
    <w:rsid w:val="0039221B"/>
    <w:rsid w:val="00396398"/>
    <w:rsid w:val="004144C2"/>
    <w:rsid w:val="00466E12"/>
    <w:rsid w:val="004E6C12"/>
    <w:rsid w:val="004F1ED1"/>
    <w:rsid w:val="004F60F5"/>
    <w:rsid w:val="005452BD"/>
    <w:rsid w:val="005B7453"/>
    <w:rsid w:val="005E638F"/>
    <w:rsid w:val="005F075E"/>
    <w:rsid w:val="0069159C"/>
    <w:rsid w:val="00693B33"/>
    <w:rsid w:val="006F54E5"/>
    <w:rsid w:val="007732D0"/>
    <w:rsid w:val="00783D8D"/>
    <w:rsid w:val="007D2133"/>
    <w:rsid w:val="00845BA9"/>
    <w:rsid w:val="00892355"/>
    <w:rsid w:val="009235F4"/>
    <w:rsid w:val="00A314BB"/>
    <w:rsid w:val="00AC276B"/>
    <w:rsid w:val="00AD4302"/>
    <w:rsid w:val="00B121D0"/>
    <w:rsid w:val="00B2709A"/>
    <w:rsid w:val="00B876F5"/>
    <w:rsid w:val="00BC02D0"/>
    <w:rsid w:val="00BE6FF3"/>
    <w:rsid w:val="00C02679"/>
    <w:rsid w:val="00D33549"/>
    <w:rsid w:val="00D476F4"/>
    <w:rsid w:val="00E3239E"/>
    <w:rsid w:val="00F67CE1"/>
    <w:rsid w:val="00FA5C7B"/>
    <w:rsid w:val="00FE624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F3B4DDF"/>
  <w15:chartTrackingRefBased/>
  <w15:docId w15:val="{07AA7241-01C0-B34B-9F18-493E456585B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ko-KR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C02D0"/>
    <w:rPr>
      <w:lang w:val="en-GB" w:eastAsia="en-US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BC02D0"/>
    <w:pPr>
      <w:spacing w:before="100" w:beforeAutospacing="1" w:after="100" w:afterAutospacing="1"/>
    </w:pPr>
    <w:rPr>
      <w:rFonts w:ascii="Times New Roman" w:hAnsi="Times New Roman" w:cs="Times New Roman"/>
      <w:sz w:val="20"/>
      <w:szCs w:val="20"/>
    </w:rPr>
  </w:style>
  <w:style w:type="character" w:customStyle="1" w:styleId="apple-converted-space">
    <w:name w:val="apple-converted-space"/>
    <w:basedOn w:val="DefaultParagraphFont"/>
    <w:rsid w:val="00BC02D0"/>
  </w:style>
  <w:style w:type="character" w:customStyle="1" w:styleId="QJournalName">
    <w:name w:val="Q_Journal_Name"/>
    <w:basedOn w:val="DefaultParagraphFont"/>
    <w:uiPriority w:val="1"/>
    <w:qFormat/>
    <w:rsid w:val="00BC02D0"/>
    <w:rPr>
      <w:rFonts w:ascii="Helvetica" w:hAnsi="Helvetica"/>
      <w:b/>
      <w:i/>
      <w:color w:val="0070C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6123A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6123A"/>
    <w:rPr>
      <w:rFonts w:ascii="Times New Roman" w:hAnsi="Times New Roman" w:cs="Times New Roman"/>
      <w:sz w:val="18"/>
      <w:szCs w:val="18"/>
      <w:lang w:val="en-GB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7359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63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777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927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8402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049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8812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2661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502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9987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5820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7406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8457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1159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9205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6754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981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5240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7205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1720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4430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4815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051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3622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009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5207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8720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7872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9271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5210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576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005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680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</TotalTime>
  <Pages>10</Pages>
  <Words>1490</Words>
  <Characters>8495</Characters>
  <Application>Microsoft Office Word</Application>
  <DocSecurity>0</DocSecurity>
  <Lines>70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96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lliam Kim</dc:creator>
  <cp:keywords/>
  <dc:description/>
  <cp:lastModifiedBy>William Kim</cp:lastModifiedBy>
  <cp:revision>6</cp:revision>
  <dcterms:created xsi:type="dcterms:W3CDTF">2019-10-16T21:17:00Z</dcterms:created>
  <dcterms:modified xsi:type="dcterms:W3CDTF">2020-01-05T03:24:00Z</dcterms:modified>
</cp:coreProperties>
</file>